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94CEA" w:rsidRDefault="00D94CEA" w:rsidP="0018692F">
      <w:pPr>
        <w:pStyle w:val="Heading1"/>
        <w:jc w:val="center"/>
        <w:rPr>
          <w:b/>
          <w:i/>
          <w:color w:val="auto"/>
          <w:u w:val="single"/>
        </w:rPr>
      </w:pPr>
      <w:r>
        <w:rPr>
          <w:b/>
          <w:i/>
          <w:color w:val="auto"/>
          <w:u w:val="single"/>
        </w:rPr>
        <w:t>Using A Behaviour Tree to Control the Behaviours of Artificial Intelligence in a Stealth Environment</w:t>
      </w:r>
    </w:p>
    <w:p w:rsidR="0018692F" w:rsidRPr="00AB48EE" w:rsidRDefault="0018692F" w:rsidP="0018692F"/>
    <w:p w:rsidR="0018692F" w:rsidRPr="00AB48EE" w:rsidRDefault="0018692F" w:rsidP="00F96DEE">
      <w:pPr>
        <w:pStyle w:val="BodyText"/>
        <w:kinsoku w:val="0"/>
        <w:overflowPunct w:val="0"/>
        <w:spacing w:before="6"/>
        <w:jc w:val="center"/>
        <w:rPr>
          <w:b/>
          <w:bCs/>
          <w:szCs w:val="17"/>
        </w:rPr>
      </w:pPr>
      <w:r w:rsidRPr="00AB48EE">
        <w:rPr>
          <w:b/>
        </w:rPr>
        <w:t xml:space="preserve">Development Blog: </w:t>
      </w:r>
      <w:hyperlink r:id="rId8" w:history="1">
        <w:r w:rsidRPr="00AB48EE">
          <w:rPr>
            <w:rStyle w:val="Hyperlink"/>
            <w:b/>
            <w:bCs/>
            <w:szCs w:val="17"/>
          </w:rPr>
          <w:t>https://henryfinalproject.blogspot.com/</w:t>
        </w:r>
      </w:hyperlink>
    </w:p>
    <w:p w:rsidR="0018692F" w:rsidRPr="00AB48EE" w:rsidRDefault="0018692F" w:rsidP="0018692F">
      <w:pPr>
        <w:rPr>
          <w:b/>
        </w:rPr>
      </w:pPr>
    </w:p>
    <w:p w:rsidR="0018692F" w:rsidRPr="00AB48EE" w:rsidRDefault="003C3628" w:rsidP="0018692F">
      <w:pPr>
        <w:rPr>
          <w:b/>
        </w:rPr>
      </w:pPr>
      <w:r>
        <w:rPr>
          <w:b/>
        </w:rPr>
        <w:t xml:space="preserve">Outline of </w:t>
      </w:r>
      <w:r w:rsidR="0018692F" w:rsidRPr="00AB48EE">
        <w:rPr>
          <w:b/>
        </w:rPr>
        <w:t>Work:</w:t>
      </w:r>
      <w:bookmarkStart w:id="0" w:name="_GoBack"/>
      <w:bookmarkEnd w:id="0"/>
    </w:p>
    <w:p w:rsidR="00B13D4C" w:rsidRDefault="00D94CEA" w:rsidP="00184943">
      <w:r>
        <w:t xml:space="preserve">The aim of my </w:t>
      </w:r>
      <w:r>
        <w:rPr>
          <w:i/>
        </w:rPr>
        <w:t>Final Project Artefact</w:t>
      </w:r>
      <w:r>
        <w:t xml:space="preserve"> is to test and improve my knowledge of </w:t>
      </w:r>
      <w:r>
        <w:rPr>
          <w:i/>
        </w:rPr>
        <w:t>Artificial Intelligence</w:t>
      </w:r>
      <w:r>
        <w:t xml:space="preserve"> (AI) specifically how </w:t>
      </w:r>
      <w:r>
        <w:rPr>
          <w:i/>
        </w:rPr>
        <w:t>Behaviour Trees</w:t>
      </w:r>
      <w:r>
        <w:t xml:space="preserve"> (BT) can be used to control an agent’s decision choices in a stealth environment.  I will be using the </w:t>
      </w:r>
      <w:r w:rsidRPr="00A67E25">
        <w:rPr>
          <w:i/>
        </w:rPr>
        <w:t>Unity3D Game Engine</w:t>
      </w:r>
      <w:r>
        <w:t xml:space="preserve"> to build the project, this will allow me to quickly build and iterate the test environment,</w:t>
      </w:r>
      <w:r w:rsidR="00B13D4C">
        <w:t xml:space="preserve"> I will also be using </w:t>
      </w:r>
      <w:r w:rsidR="00B13D4C" w:rsidRPr="00A67E25">
        <w:rPr>
          <w:i/>
        </w:rPr>
        <w:t>Unity</w:t>
      </w:r>
      <w:r w:rsidR="00B13D4C">
        <w:t xml:space="preserve"> to gain access to the built-in </w:t>
      </w:r>
      <w:r w:rsidR="00B13D4C" w:rsidRPr="00A67E25">
        <w:rPr>
          <w:i/>
        </w:rPr>
        <w:t>NavMesh</w:t>
      </w:r>
      <w:r w:rsidR="00B13D4C">
        <w:t xml:space="preserve"> tool which “</w:t>
      </w:r>
      <w:r w:rsidR="00B13D4C" w:rsidRPr="00B13D4C">
        <w:t>can be used to do spatial queries, like pathfinding and walkability tests</w:t>
      </w:r>
      <w:r w:rsidR="00620805">
        <w:fldChar w:fldCharType="begin" w:fldLock="1"/>
      </w:r>
      <w:r w:rsidR="00620805">
        <w:instrText>ADDIN CSL_CITATION {"citationItems":[{"id":"ITEM-1","itemData":{"URL":"https://docs.unity3d.com/ScriptReference/AI.NavMesh.html","accessed":{"date-parts":[["2018","11","8"]]},"container-title":"2018.2-002K","id":"ITEM-1","issued":{"date-parts":[["2018"]]},"title":"Unity - Scripting API: NavMesh","type":"webpage"},"uris":["http://www.mendeley.com/documents/?uuid=e6ab4481-9479-3bab-802a-141d4b8024a3"]}],"mendeley":{"formattedCitation":"(“Unity - Scripting API: NavMesh,” 2018)","plainTextFormattedCitation":"(“Unity - Scripting API: NavMesh,” 2018)"},"properties":{"noteIndex":0},"schema":"https://github.com/citation-style-language/schema/raw/master/csl-citation.json"}</w:instrText>
      </w:r>
      <w:r w:rsidR="00620805">
        <w:fldChar w:fldCharType="separate"/>
      </w:r>
      <w:r w:rsidR="00620805" w:rsidRPr="00620805">
        <w:rPr>
          <w:noProof/>
        </w:rPr>
        <w:t>(“Unity - Scripting API: NavMesh,” 2018)</w:t>
      </w:r>
      <w:r w:rsidR="00620805">
        <w:fldChar w:fldCharType="end"/>
      </w:r>
      <w:r w:rsidR="00620805">
        <w:t>.</w:t>
      </w:r>
    </w:p>
    <w:p w:rsidR="00D94CEA" w:rsidRDefault="00D94CEA" w:rsidP="00184943">
      <w:pPr>
        <w:jc w:val="both"/>
      </w:pPr>
      <w:r>
        <w:t xml:space="preserve">To begin the project, I will create a small test scene within </w:t>
      </w:r>
      <w:r w:rsidRPr="00A67E25">
        <w:rPr>
          <w:i/>
        </w:rPr>
        <w:t>Unity</w:t>
      </w:r>
      <w:r>
        <w:t xml:space="preserve"> to learn how to use the built-in </w:t>
      </w:r>
      <w:r w:rsidR="000B0D90" w:rsidRPr="00A67E25">
        <w:rPr>
          <w:i/>
        </w:rPr>
        <w:t>NavMesh</w:t>
      </w:r>
      <w:r w:rsidR="00184943">
        <w:t xml:space="preserve"> system</w:t>
      </w:r>
      <w:r>
        <w:t xml:space="preserve">.  To test my knowledge of the </w:t>
      </w:r>
      <w:r w:rsidRPr="00A67E25">
        <w:rPr>
          <w:i/>
        </w:rPr>
        <w:t>NavMesh</w:t>
      </w:r>
      <w:r>
        <w:t xml:space="preserve"> I will start with a simple </w:t>
      </w:r>
      <w:r w:rsidR="000B0D90">
        <w:t>scene and begin increasing the complexity to test Line of Sight (LoS) to objects around the scene</w:t>
      </w:r>
      <w:r w:rsidR="00184943">
        <w:t>, and watch the agent move to set locations</w:t>
      </w:r>
      <w:r w:rsidR="000B0D90">
        <w:t>.  If there is time as a stretch goal, I would like to try and implement my own pathfinding algorithms.</w:t>
      </w:r>
    </w:p>
    <w:p w:rsidR="000B0D90" w:rsidRDefault="000B0D90" w:rsidP="0018692F">
      <w:pPr>
        <w:jc w:val="both"/>
      </w:pPr>
      <w:r>
        <w:t xml:space="preserve">Once the </w:t>
      </w:r>
      <w:r w:rsidRPr="00A67E25">
        <w:rPr>
          <w:i/>
        </w:rPr>
        <w:t>NavMesh</w:t>
      </w:r>
      <w:r>
        <w:t xml:space="preserve"> has been set up, I will start building a simple BT to allow the agent to enact certain behaviours, such as a </w:t>
      </w:r>
      <w:r>
        <w:rPr>
          <w:i/>
        </w:rPr>
        <w:t>seek</w:t>
      </w:r>
      <w:r>
        <w:t xml:space="preserve"> state causing the agent to move to a certain location, and a </w:t>
      </w:r>
      <w:r>
        <w:rPr>
          <w:i/>
        </w:rPr>
        <w:t>patrol</w:t>
      </w:r>
      <w:r>
        <w:t xml:space="preserve"> state causing the agent to wander around the scene.  I have chosen to implement a BT </w:t>
      </w:r>
      <w:r w:rsidR="00865438">
        <w:t>since</w:t>
      </w:r>
      <w:r>
        <w:t xml:space="preserve"> they are easy to expand upon if “</w:t>
      </w:r>
      <w:r w:rsidR="0012774D">
        <w:t>the behaviours</w:t>
      </w:r>
      <w:r>
        <w:t xml:space="preserve"> are written generically enough, many different agents coul</w:t>
      </w:r>
      <w:r w:rsidR="00865438">
        <w:t xml:space="preserve">d share not only the </w:t>
      </w:r>
      <w:r w:rsidR="0012774D">
        <w:t>behaviours</w:t>
      </w:r>
      <w:r>
        <w:t>, but even whole trees</w:t>
      </w:r>
      <w:r w:rsidR="00865438">
        <w:t>.” (</w:t>
      </w:r>
      <w:r>
        <w:t>Dawe, 2014, p95).</w:t>
      </w:r>
      <w:r w:rsidR="00865438">
        <w:t xml:space="preserve">  </w:t>
      </w:r>
    </w:p>
    <w:p w:rsidR="00C11D04" w:rsidRDefault="00C11D04" w:rsidP="0018692F">
      <w:pPr>
        <w:jc w:val="both"/>
      </w:pPr>
      <w:r>
        <w:t xml:space="preserve">After implementing a basic BT, I will begin implementing a </w:t>
      </w:r>
      <w:r>
        <w:rPr>
          <w:i/>
        </w:rPr>
        <w:t>Blackboard</w:t>
      </w:r>
      <w:r>
        <w:t xml:space="preserve"> </w:t>
      </w:r>
      <w:r>
        <w:rPr>
          <w:i/>
        </w:rPr>
        <w:t>System,</w:t>
      </w:r>
      <w:r>
        <w:t xml:space="preserve"> this will allow each agent to have “a shared memory space which various AI components can use to store knowledge that may be of use to more than one of them” (Dill, 2014, p66).  Using the </w:t>
      </w:r>
      <w:r w:rsidRPr="00A67E25">
        <w:rPr>
          <w:i/>
        </w:rPr>
        <w:t>blackboard</w:t>
      </w:r>
      <w:r>
        <w:t>, I will be able to simulate agents talking to each other, such as sharing the player’s last known position.  The blackboard can also be used to store expensive check</w:t>
      </w:r>
      <w:r w:rsidR="006E4A31">
        <w:t>s</w:t>
      </w:r>
      <w:r>
        <w:t xml:space="preserve"> such as pathfinding or LoS so the agents “can run the check once and then cache it on the blackboard” (Dill, 2014, p67).</w:t>
      </w:r>
    </w:p>
    <w:p w:rsidR="00C11D04" w:rsidRPr="00C11D04" w:rsidRDefault="00C11D04" w:rsidP="0018692F">
      <w:pPr>
        <w:jc w:val="both"/>
        <w:rPr>
          <w:u w:val="single"/>
        </w:rPr>
      </w:pPr>
      <w:r w:rsidRPr="00C24DED">
        <w:t xml:space="preserve">Once I have a working BT and </w:t>
      </w:r>
      <w:r w:rsidRPr="00A67E25">
        <w:rPr>
          <w:i/>
        </w:rPr>
        <w:t>blackboard</w:t>
      </w:r>
      <w:r w:rsidRPr="00C24DED">
        <w:t xml:space="preserve"> I will begin </w:t>
      </w:r>
      <w:r w:rsidR="00184943">
        <w:t>expanding</w:t>
      </w:r>
      <w:r w:rsidRPr="00C24DED">
        <w:t xml:space="preserve"> the </w:t>
      </w:r>
      <w:r w:rsidR="001F2069" w:rsidRPr="00C24DED">
        <w:t>agent’s</w:t>
      </w:r>
      <w:r w:rsidR="00184943">
        <w:t xml:space="preserve"> available behaviours, thereby improving the illusion of intelligence.</w:t>
      </w:r>
      <w:r w:rsidRPr="00C24DED">
        <w:t xml:space="preserve"> I will do this by </w:t>
      </w:r>
      <w:r w:rsidR="00184943">
        <w:t>introducing</w:t>
      </w:r>
      <w:r w:rsidRPr="00C24DED">
        <w:t xml:space="preserve"> </w:t>
      </w:r>
      <w:r w:rsidR="004F097F" w:rsidRPr="00C24DED">
        <w:t xml:space="preserve">decorator, </w:t>
      </w:r>
      <w:r w:rsidR="000E0070" w:rsidRPr="00C24DED">
        <w:t>sequence</w:t>
      </w:r>
      <w:r w:rsidR="004F097F" w:rsidRPr="00C24DED">
        <w:t xml:space="preserve"> and </w:t>
      </w:r>
      <w:r w:rsidR="000E0070" w:rsidRPr="00C24DED">
        <w:t>selector</w:t>
      </w:r>
      <w:r w:rsidR="00620805">
        <w:t xml:space="preserve"> nodes as described by Champandard and Dunstan</w:t>
      </w:r>
      <w:r w:rsidR="004F097F" w:rsidRPr="00C24DED">
        <w:t xml:space="preserve"> </w:t>
      </w:r>
      <w:r w:rsidR="00620805">
        <w:t>(</w:t>
      </w:r>
      <w:r w:rsidR="004F097F" w:rsidRPr="00C24DED">
        <w:t>2014, pp78-</w:t>
      </w:r>
      <w:r w:rsidR="00616D2F" w:rsidRPr="00C24DED">
        <w:t>81)</w:t>
      </w:r>
      <w:r w:rsidR="004F097F" w:rsidRPr="00C24DED">
        <w:t>.</w:t>
      </w:r>
      <w:r w:rsidR="00616D2F" w:rsidRPr="00C24DED">
        <w:t xml:space="preserve">  This will allow the agent to make choices based on what is currently happening around them, executing behaviours when certain conditions are met.</w:t>
      </w:r>
      <w:r w:rsidR="00616D2F">
        <w:t xml:space="preserve">  </w:t>
      </w:r>
    </w:p>
    <w:p w:rsidR="00CE28B5" w:rsidRDefault="000E0070" w:rsidP="00396245">
      <w:pPr>
        <w:jc w:val="both"/>
      </w:pPr>
      <w:r>
        <w:t>Sequence and selector nodes are derived from a base class called a composite node, these can be used to make “more inte</w:t>
      </w:r>
      <w:r w:rsidR="0012774D">
        <w:t>resting, intelligent behaviours</w:t>
      </w:r>
      <w:r>
        <w:t xml:space="preserve"> </w:t>
      </w:r>
      <w:r w:rsidR="0012774D">
        <w:t xml:space="preserve">by combining simpler behaviours </w:t>
      </w:r>
      <w:r>
        <w:t>together.</w:t>
      </w:r>
      <w:r w:rsidR="006B6F19">
        <w:t>”</w:t>
      </w:r>
      <w:r>
        <w:t xml:space="preserve"> (Champandard and Dunstan, 2014, p78).  This will allow the agent to make decisions by traversing the tree using predefined conditions, this can be used to break the </w:t>
      </w:r>
      <w:r w:rsidRPr="00A67E25">
        <w:rPr>
          <w:i/>
        </w:rPr>
        <w:t>seek</w:t>
      </w:r>
      <w:r>
        <w:t xml:space="preserve"> state down further by using a selector node, with the children behaviours being </w:t>
      </w:r>
      <w:r>
        <w:rPr>
          <w:i/>
        </w:rPr>
        <w:t>hunting player</w:t>
      </w:r>
      <w:r>
        <w:t xml:space="preserve">, </w:t>
      </w:r>
      <w:r>
        <w:rPr>
          <w:i/>
        </w:rPr>
        <w:t>searching last know position,</w:t>
      </w:r>
      <w:r>
        <w:t xml:space="preserve"> and </w:t>
      </w:r>
      <w:r>
        <w:rPr>
          <w:i/>
        </w:rPr>
        <w:t>investigate</w:t>
      </w:r>
      <w:r w:rsidR="00B13D4C">
        <w:t>.  While they all per</w:t>
      </w:r>
      <w:r>
        <w:t xml:space="preserve">form the basic </w:t>
      </w:r>
      <w:r w:rsidRPr="00A67E25">
        <w:rPr>
          <w:i/>
        </w:rPr>
        <w:t>seek</w:t>
      </w:r>
      <w:r>
        <w:t xml:space="preserve"> state, they will behave differently depending on the conditioning, for example </w:t>
      </w:r>
      <w:r>
        <w:rPr>
          <w:i/>
        </w:rPr>
        <w:t>searching last known position</w:t>
      </w:r>
      <w:r>
        <w:t xml:space="preserve"> will cause the agent to move towards where the player was last sighted </w:t>
      </w:r>
      <w:r w:rsidR="00CE28B5">
        <w:t xml:space="preserve">acting cautiously, ready to run to the nearest cover, whereas the </w:t>
      </w:r>
      <w:r w:rsidR="00CE28B5">
        <w:rPr>
          <w:i/>
        </w:rPr>
        <w:lastRenderedPageBreak/>
        <w:t xml:space="preserve">investigate </w:t>
      </w:r>
      <w:r w:rsidR="00CE28B5">
        <w:t>state will run if a trigger has been caused such as a noise near the agent, but the agent did not see the player,</w:t>
      </w:r>
      <w:r w:rsidR="00C75AF9">
        <w:t xml:space="preserve"> then</w:t>
      </w:r>
      <w:r w:rsidR="00A67E25">
        <w:t xml:space="preserve"> the agent</w:t>
      </w:r>
      <w:r w:rsidR="00CE28B5">
        <w:t xml:space="preserve"> will move towards the location in a confused state. </w:t>
      </w:r>
    </w:p>
    <w:p w:rsidR="009D6026" w:rsidRPr="00CE28B5" w:rsidRDefault="003C3628" w:rsidP="00396245">
      <w:pPr>
        <w:jc w:val="both"/>
      </w:pPr>
      <w:r>
        <w:rPr>
          <w:b/>
        </w:rPr>
        <w:t>Project Rationale</w:t>
      </w:r>
    </w:p>
    <w:p w:rsidR="00F14BD8" w:rsidRPr="00AB48EE" w:rsidRDefault="00396245" w:rsidP="00396245">
      <w:pPr>
        <w:jc w:val="both"/>
      </w:pPr>
      <w:r w:rsidRPr="00AB48EE">
        <w:t xml:space="preserve">As part of the </w:t>
      </w:r>
      <w:r w:rsidRPr="00AB48EE">
        <w:rPr>
          <w:i/>
        </w:rPr>
        <w:t xml:space="preserve">Final Project Module </w:t>
      </w:r>
      <w:r w:rsidRPr="00AB48EE">
        <w:t xml:space="preserve">for Computer Games Programming we </w:t>
      </w:r>
      <w:r w:rsidR="00C75AF9">
        <w:t>are asked to consider what area</w:t>
      </w:r>
      <w:r w:rsidRPr="00AB48EE">
        <w:t xml:space="preserve"> of games programming we are interested in on a personal, academic and work-related level.  The area that I have been interested in doing since the start of semester two during my second year of University is Artificial Intelligence (AI).  </w:t>
      </w:r>
    </w:p>
    <w:p w:rsidR="00804FAF" w:rsidRPr="00AB48EE" w:rsidRDefault="00396245" w:rsidP="00396245">
      <w:pPr>
        <w:jc w:val="both"/>
      </w:pPr>
      <w:r w:rsidRPr="00AB48EE">
        <w:t>A well implemented AI system can impact heavily on the player’s overall experience of a game, for example if the system is too “dumb” and keep</w:t>
      </w:r>
      <w:r w:rsidR="00925DC0" w:rsidRPr="00AB48EE">
        <w:t>s</w:t>
      </w:r>
      <w:r w:rsidR="00C75AF9">
        <w:t xml:space="preserve"> running into walls, this will “breaks [</w:t>
      </w:r>
      <w:r w:rsidR="00C75AF9">
        <w:rPr>
          <w:i/>
        </w:rPr>
        <w:t>sic</w:t>
      </w:r>
      <w:r w:rsidR="00C75AF9">
        <w:t xml:space="preserve">] the illusion of intelligence” (Hilburn, 2014, 102). </w:t>
      </w:r>
      <w:r w:rsidRPr="00AB48EE">
        <w:t xml:space="preserve"> However, the game can also be too </w:t>
      </w:r>
      <w:r w:rsidR="00C84169">
        <w:t>“</w:t>
      </w:r>
      <w:r w:rsidRPr="00AB48EE">
        <w:t>smart</w:t>
      </w:r>
      <w:r w:rsidR="00C84169">
        <w:t>”</w:t>
      </w:r>
      <w:r w:rsidRPr="00AB48EE">
        <w:t>, leaving the player feeling as if the game has</w:t>
      </w:r>
      <w:r w:rsidR="00C75AF9">
        <w:t xml:space="preserve"> cheated, both outcomes will result in the game seeming unfinished or broken</w:t>
      </w:r>
      <w:r w:rsidRPr="00AB48EE">
        <w:t>.</w:t>
      </w:r>
    </w:p>
    <w:p w:rsidR="00170C88" w:rsidRDefault="0042594B" w:rsidP="00396245">
      <w:pPr>
        <w:jc w:val="both"/>
      </w:pPr>
      <w:r w:rsidRPr="00AB48EE">
        <w:t xml:space="preserve">I have chosen to Implement an AI artefact for my Final Project at a personal level to improve my own knowledge of how an AI system works and implement that within a game setting of my choice. </w:t>
      </w:r>
      <w:r w:rsidR="00170C88" w:rsidRPr="00AB48EE">
        <w:t xml:space="preserve"> I would like to i</w:t>
      </w:r>
      <w:r w:rsidR="00085FC4">
        <w:t>mplement a</w:t>
      </w:r>
      <w:r w:rsidR="00170C88" w:rsidRPr="00AB48EE">
        <w:t xml:space="preserve"> </w:t>
      </w:r>
      <w:r w:rsidR="00170C88" w:rsidRPr="00A67E25">
        <w:rPr>
          <w:i/>
        </w:rPr>
        <w:t>behaviou</w:t>
      </w:r>
      <w:r w:rsidR="00085FC4" w:rsidRPr="00A67E25">
        <w:rPr>
          <w:i/>
        </w:rPr>
        <w:t>r tree, blackboard</w:t>
      </w:r>
      <w:r w:rsidR="00085FC4">
        <w:t xml:space="preserve"> and</w:t>
      </w:r>
      <w:r w:rsidR="00170C88" w:rsidRPr="00AB48EE">
        <w:t xml:space="preserve"> </w:t>
      </w:r>
      <w:r w:rsidR="00170C88" w:rsidRPr="00A67E25">
        <w:rPr>
          <w:i/>
        </w:rPr>
        <w:t>ste</w:t>
      </w:r>
      <w:r w:rsidR="00085FC4" w:rsidRPr="00A67E25">
        <w:rPr>
          <w:i/>
        </w:rPr>
        <w:t>ering behaviours</w:t>
      </w:r>
      <w:r w:rsidR="00085FC4">
        <w:t xml:space="preserve"> to make the agent autonomously move around the scene using the </w:t>
      </w:r>
      <w:r w:rsidR="00085FC4" w:rsidRPr="00A67E25">
        <w:rPr>
          <w:i/>
        </w:rPr>
        <w:t>NavMesh</w:t>
      </w:r>
      <w:r w:rsidR="00085FC4">
        <w:t>.</w:t>
      </w:r>
    </w:p>
    <w:p w:rsidR="00B452E3" w:rsidRPr="00AB48EE" w:rsidRDefault="00B452E3" w:rsidP="00396245">
      <w:pPr>
        <w:jc w:val="both"/>
      </w:pPr>
      <w:r w:rsidRPr="00AB48EE">
        <w:t>Academically AI interests me as I would like to see the different AI systems across multiple games</w:t>
      </w:r>
      <w:r w:rsidR="00085FC4">
        <w:t>, such as the Halo serie</w:t>
      </w:r>
      <w:r w:rsidR="00FE76DD">
        <w:t>s, Alien Isolation and the Sims work,</w:t>
      </w:r>
      <w:r w:rsidR="00085FC4">
        <w:t xml:space="preserve"> </w:t>
      </w:r>
      <w:r w:rsidRPr="00AB48EE">
        <w:t>how the AI affects player enjoyment and how I can im</w:t>
      </w:r>
      <w:r w:rsidR="00085FC4">
        <w:t>plement and test these</w:t>
      </w:r>
      <w:r w:rsidRPr="00AB48EE">
        <w:t xml:space="preserve"> examples w</w:t>
      </w:r>
      <w:r w:rsidR="003C3628">
        <w:t>ithin my project</w:t>
      </w:r>
      <w:r w:rsidRPr="00AB48EE">
        <w:t>.</w:t>
      </w:r>
      <w:r w:rsidR="00085FC4">
        <w:t xml:space="preserve">  </w:t>
      </w:r>
    </w:p>
    <w:p w:rsidR="00925DC0" w:rsidRPr="00AB48EE" w:rsidRDefault="0042594B" w:rsidP="0042594B">
      <w:pPr>
        <w:jc w:val="both"/>
      </w:pPr>
      <w:r w:rsidRPr="00AB48EE">
        <w:t xml:space="preserve">The reason I would like to expand upon my knowledge of AI in a work-related situation is because although there are </w:t>
      </w:r>
      <w:r w:rsidR="00925DC0" w:rsidRPr="00AB48EE">
        <w:t>quite</w:t>
      </w:r>
      <w:r w:rsidRPr="00AB48EE">
        <w:t xml:space="preserve"> a few jobs searching for AI programmers, the games industry itself is very competitive and requires potential candidates to </w:t>
      </w:r>
      <w:r w:rsidR="00A8232F" w:rsidRPr="00AB48EE">
        <w:t>be up-to-date with</w:t>
      </w:r>
      <w:r w:rsidR="00170C88" w:rsidRPr="00AB48EE">
        <w:t xml:space="preserve"> multiple</w:t>
      </w:r>
      <w:r w:rsidR="00A8232F" w:rsidRPr="00AB48EE">
        <w:t xml:space="preserve"> AI systems.  </w:t>
      </w:r>
      <w:r w:rsidR="00170C88" w:rsidRPr="00AB48EE">
        <w:t xml:space="preserve">With the AI sector always growing </w:t>
      </w:r>
      <w:r w:rsidR="00A8232F" w:rsidRPr="00AB48EE">
        <w:t xml:space="preserve">AI programmers </w:t>
      </w:r>
      <w:r w:rsidR="00170C88" w:rsidRPr="00AB48EE">
        <w:t>are</w:t>
      </w:r>
      <w:r w:rsidR="00C84169">
        <w:t xml:space="preserve"> starting to</w:t>
      </w:r>
      <w:r w:rsidR="00170C88" w:rsidRPr="00AB48EE">
        <w:t xml:space="preserve"> </w:t>
      </w:r>
      <w:r w:rsidR="00E1124E" w:rsidRPr="00AB48EE">
        <w:t>create</w:t>
      </w:r>
      <w:r w:rsidR="00A8232F" w:rsidRPr="00AB48EE">
        <w:t xml:space="preserve"> smarter AI-bots for eSports, “however, unlike a human playing against a computer, AI Gaming promotes humans creating bots to challenge each other in games to see which is the most technologic</w:t>
      </w:r>
      <w:r w:rsidR="00B452E3">
        <w:t>ally advanced” (Heitner, 2018).</w:t>
      </w:r>
      <w:r w:rsidR="00163086">
        <w:tab/>
      </w:r>
    </w:p>
    <w:p w:rsidR="0042594B" w:rsidRPr="00AB48EE" w:rsidRDefault="0042594B" w:rsidP="00925DC0">
      <w:pPr>
        <w:pStyle w:val="BodyText"/>
        <w:kinsoku w:val="0"/>
        <w:overflowPunct w:val="0"/>
        <w:rPr>
          <w:b/>
          <w:bCs/>
          <w:i/>
        </w:rPr>
      </w:pPr>
      <w:r w:rsidRPr="00AB48EE">
        <w:rPr>
          <w:b/>
          <w:bCs/>
        </w:rPr>
        <w:t xml:space="preserve">Common Requirements of </w:t>
      </w:r>
      <w:r w:rsidRPr="00AB48EE">
        <w:rPr>
          <w:b/>
          <w:bCs/>
          <w:i/>
        </w:rPr>
        <w:t xml:space="preserve">Artificial Intelligence </w:t>
      </w:r>
      <w:r w:rsidRPr="00085FC4">
        <w:rPr>
          <w:b/>
          <w:bCs/>
        </w:rPr>
        <w:t>Job Postings</w:t>
      </w:r>
      <w:r w:rsidR="00A67E25">
        <w:rPr>
          <w:b/>
          <w:bCs/>
        </w:rPr>
        <w:t xml:space="preserve"> (Appendix B</w:t>
      </w:r>
      <w:r w:rsidR="00085FC4">
        <w:rPr>
          <w:b/>
          <w:bCs/>
        </w:rPr>
        <w:t>)</w:t>
      </w:r>
      <w:r w:rsidRPr="00AB48EE">
        <w:rPr>
          <w:b/>
          <w:bCs/>
          <w:i/>
        </w:rPr>
        <w:t>;</w:t>
      </w:r>
    </w:p>
    <w:p w:rsidR="0042594B" w:rsidRPr="003C3628" w:rsidRDefault="0042594B" w:rsidP="003C3628">
      <w:pPr>
        <w:pStyle w:val="BodyText"/>
        <w:numPr>
          <w:ilvl w:val="0"/>
          <w:numId w:val="1"/>
        </w:numPr>
        <w:kinsoku w:val="0"/>
        <w:overflowPunct w:val="0"/>
        <w:rPr>
          <w:bCs/>
        </w:rPr>
      </w:pPr>
      <w:r w:rsidRPr="00AB48EE">
        <w:rPr>
          <w:bCs/>
        </w:rPr>
        <w:t>Proficiency with C# or C++.</w:t>
      </w:r>
    </w:p>
    <w:p w:rsidR="0042594B" w:rsidRPr="00AB48EE" w:rsidRDefault="0042594B" w:rsidP="00925DC0">
      <w:pPr>
        <w:pStyle w:val="BodyText"/>
        <w:numPr>
          <w:ilvl w:val="0"/>
          <w:numId w:val="1"/>
        </w:numPr>
        <w:kinsoku w:val="0"/>
        <w:overflowPunct w:val="0"/>
        <w:rPr>
          <w:bCs/>
        </w:rPr>
      </w:pPr>
      <w:r w:rsidRPr="00AB48EE">
        <w:rPr>
          <w:bCs/>
        </w:rPr>
        <w:t>Broad familiarity with AI in game development.</w:t>
      </w:r>
    </w:p>
    <w:p w:rsidR="0042594B" w:rsidRPr="00AB48EE" w:rsidRDefault="0042594B" w:rsidP="00925DC0">
      <w:pPr>
        <w:pStyle w:val="BodyText"/>
        <w:numPr>
          <w:ilvl w:val="0"/>
          <w:numId w:val="1"/>
        </w:numPr>
        <w:kinsoku w:val="0"/>
        <w:overflowPunct w:val="0"/>
        <w:rPr>
          <w:bCs/>
        </w:rPr>
      </w:pPr>
      <w:r w:rsidRPr="00AB48EE">
        <w:rPr>
          <w:bCs/>
        </w:rPr>
        <w:t>Experience with pathfinding and steering</w:t>
      </w:r>
      <w:r w:rsidR="00C84169">
        <w:rPr>
          <w:bCs/>
        </w:rPr>
        <w:t xml:space="preserve"> behaviours</w:t>
      </w:r>
    </w:p>
    <w:p w:rsidR="0042594B" w:rsidRDefault="0042594B" w:rsidP="00925DC0">
      <w:pPr>
        <w:pStyle w:val="BodyText"/>
        <w:numPr>
          <w:ilvl w:val="0"/>
          <w:numId w:val="1"/>
        </w:numPr>
        <w:kinsoku w:val="0"/>
        <w:overflowPunct w:val="0"/>
        <w:rPr>
          <w:bCs/>
        </w:rPr>
      </w:pPr>
      <w:r w:rsidRPr="00AB48EE">
        <w:rPr>
          <w:bCs/>
        </w:rPr>
        <w:t>Knowledge of state machines and behaviour trees.</w:t>
      </w:r>
    </w:p>
    <w:p w:rsidR="00FE76DD" w:rsidRPr="00AB48EE" w:rsidRDefault="00FE76DD" w:rsidP="00FE76DD">
      <w:pPr>
        <w:pStyle w:val="BodyText"/>
        <w:kinsoku w:val="0"/>
        <w:overflowPunct w:val="0"/>
        <w:ind w:left="360"/>
        <w:rPr>
          <w:bCs/>
        </w:rPr>
      </w:pPr>
    </w:p>
    <w:p w:rsidR="00B452E3" w:rsidRPr="00B452E3" w:rsidRDefault="00085FC4" w:rsidP="00085FC4">
      <w:pPr>
        <w:pStyle w:val="BodyText"/>
        <w:kinsoku w:val="0"/>
        <w:overflowPunct w:val="0"/>
        <w:jc w:val="both"/>
        <w:rPr>
          <w:bCs/>
        </w:rPr>
      </w:pPr>
      <w:r>
        <w:rPr>
          <w:bCs/>
        </w:rPr>
        <w:t>I will be tailoring my final project to show my understanding and skill within these areas by building a behaviour tree</w:t>
      </w:r>
      <w:r w:rsidR="00FE76DD">
        <w:rPr>
          <w:bCs/>
        </w:rPr>
        <w:t xml:space="preserve"> in C#</w:t>
      </w:r>
      <w:r>
        <w:rPr>
          <w:bCs/>
        </w:rPr>
        <w:t xml:space="preserve"> </w:t>
      </w:r>
      <w:r w:rsidR="00FE76DD">
        <w:rPr>
          <w:bCs/>
        </w:rPr>
        <w:t>using Unity3D.</w:t>
      </w:r>
    </w:p>
    <w:p w:rsidR="00085FC4" w:rsidRDefault="00085FC4" w:rsidP="00857790">
      <w:pPr>
        <w:pStyle w:val="BodyText"/>
        <w:kinsoku w:val="0"/>
        <w:overflowPunct w:val="0"/>
        <w:jc w:val="both"/>
        <w:rPr>
          <w:bCs/>
        </w:rPr>
      </w:pPr>
    </w:p>
    <w:p w:rsidR="00A64351" w:rsidRDefault="00857790" w:rsidP="00857790">
      <w:pPr>
        <w:pStyle w:val="BodyText"/>
        <w:kinsoku w:val="0"/>
        <w:overflowPunct w:val="0"/>
        <w:jc w:val="both"/>
        <w:rPr>
          <w:b/>
          <w:bCs/>
        </w:rPr>
      </w:pPr>
      <w:r>
        <w:rPr>
          <w:b/>
          <w:bCs/>
        </w:rPr>
        <w:t>Marking Criteria</w:t>
      </w:r>
    </w:p>
    <w:p w:rsidR="00857790" w:rsidRDefault="00857790" w:rsidP="00857790">
      <w:pPr>
        <w:pStyle w:val="BodyText"/>
        <w:kinsoku w:val="0"/>
        <w:overflowPunct w:val="0"/>
        <w:jc w:val="both"/>
        <w:rPr>
          <w:bCs/>
        </w:rPr>
      </w:pPr>
      <w:r>
        <w:rPr>
          <w:bCs/>
        </w:rPr>
        <w:t>I would like to be marked on;</w:t>
      </w:r>
    </w:p>
    <w:p w:rsidR="00857790" w:rsidRDefault="00857790" w:rsidP="00857790">
      <w:pPr>
        <w:pStyle w:val="BodyText"/>
        <w:numPr>
          <w:ilvl w:val="0"/>
          <w:numId w:val="2"/>
        </w:numPr>
        <w:kinsoku w:val="0"/>
        <w:overflowPunct w:val="0"/>
        <w:jc w:val="both"/>
        <w:rPr>
          <w:bCs/>
        </w:rPr>
      </w:pPr>
      <w:r>
        <w:rPr>
          <w:bCs/>
        </w:rPr>
        <w:t>My use of Object Orientated Programming</w:t>
      </w:r>
    </w:p>
    <w:p w:rsidR="00857790" w:rsidRDefault="00857790" w:rsidP="00857790">
      <w:pPr>
        <w:pStyle w:val="BodyText"/>
        <w:numPr>
          <w:ilvl w:val="0"/>
          <w:numId w:val="2"/>
        </w:numPr>
        <w:kinsoku w:val="0"/>
        <w:overflowPunct w:val="0"/>
        <w:jc w:val="both"/>
        <w:rPr>
          <w:bCs/>
        </w:rPr>
      </w:pPr>
      <w:r>
        <w:rPr>
          <w:bCs/>
        </w:rPr>
        <w:t>Structure of Behaviour Tree</w:t>
      </w:r>
    </w:p>
    <w:p w:rsidR="00857790" w:rsidRDefault="00857790" w:rsidP="00857790">
      <w:pPr>
        <w:pStyle w:val="BodyText"/>
        <w:numPr>
          <w:ilvl w:val="0"/>
          <w:numId w:val="2"/>
        </w:numPr>
        <w:kinsoku w:val="0"/>
        <w:overflowPunct w:val="0"/>
        <w:jc w:val="both"/>
        <w:rPr>
          <w:bCs/>
        </w:rPr>
      </w:pPr>
      <w:r>
        <w:rPr>
          <w:bCs/>
        </w:rPr>
        <w:t>Robustness of AI agents</w:t>
      </w:r>
    </w:p>
    <w:p w:rsidR="00867CE1" w:rsidRDefault="00954ADD" w:rsidP="00857790">
      <w:pPr>
        <w:pStyle w:val="BodyText"/>
        <w:numPr>
          <w:ilvl w:val="0"/>
          <w:numId w:val="2"/>
        </w:numPr>
        <w:kinsoku w:val="0"/>
        <w:overflowPunct w:val="0"/>
        <w:jc w:val="both"/>
        <w:rPr>
          <w:bCs/>
        </w:rPr>
      </w:pPr>
      <w:r>
        <w:rPr>
          <w:bCs/>
        </w:rPr>
        <w:t>Intelligence of AI at runtime – Believability.</w:t>
      </w:r>
    </w:p>
    <w:p w:rsidR="00857790" w:rsidRDefault="00857790" w:rsidP="00857790">
      <w:pPr>
        <w:pStyle w:val="BodyText"/>
        <w:kinsoku w:val="0"/>
        <w:overflowPunct w:val="0"/>
        <w:jc w:val="both"/>
        <w:rPr>
          <w:bCs/>
        </w:rPr>
      </w:pPr>
      <w:r>
        <w:rPr>
          <w:bCs/>
        </w:rPr>
        <w:t>I would not like to be marked on;</w:t>
      </w:r>
    </w:p>
    <w:p w:rsidR="00857790" w:rsidRDefault="00857790" w:rsidP="00857790">
      <w:pPr>
        <w:pStyle w:val="BodyText"/>
        <w:numPr>
          <w:ilvl w:val="0"/>
          <w:numId w:val="3"/>
        </w:numPr>
        <w:kinsoku w:val="0"/>
        <w:overflowPunct w:val="0"/>
        <w:jc w:val="both"/>
        <w:rPr>
          <w:bCs/>
        </w:rPr>
      </w:pPr>
      <w:r>
        <w:rPr>
          <w:bCs/>
        </w:rPr>
        <w:t>Models</w:t>
      </w:r>
    </w:p>
    <w:p w:rsidR="00857790" w:rsidRDefault="00857790" w:rsidP="00857790">
      <w:pPr>
        <w:pStyle w:val="BodyText"/>
        <w:numPr>
          <w:ilvl w:val="0"/>
          <w:numId w:val="3"/>
        </w:numPr>
        <w:kinsoku w:val="0"/>
        <w:overflowPunct w:val="0"/>
        <w:jc w:val="both"/>
        <w:rPr>
          <w:bCs/>
        </w:rPr>
      </w:pPr>
      <w:r>
        <w:rPr>
          <w:bCs/>
        </w:rPr>
        <w:t>Design of the test scene</w:t>
      </w:r>
    </w:p>
    <w:p w:rsidR="00857790" w:rsidRDefault="00857790" w:rsidP="00857790">
      <w:pPr>
        <w:pStyle w:val="BodyText"/>
        <w:numPr>
          <w:ilvl w:val="0"/>
          <w:numId w:val="3"/>
        </w:numPr>
        <w:kinsoku w:val="0"/>
        <w:overflowPunct w:val="0"/>
        <w:jc w:val="both"/>
        <w:rPr>
          <w:bCs/>
        </w:rPr>
      </w:pPr>
      <w:r>
        <w:rPr>
          <w:bCs/>
        </w:rPr>
        <w:t>Player Controller</w:t>
      </w:r>
    </w:p>
    <w:p w:rsidR="00FE76DD" w:rsidRDefault="00FE76DD" w:rsidP="00FE76DD">
      <w:pPr>
        <w:pStyle w:val="BodyText"/>
        <w:kinsoku w:val="0"/>
        <w:overflowPunct w:val="0"/>
        <w:jc w:val="both"/>
        <w:rPr>
          <w:bCs/>
        </w:rPr>
      </w:pPr>
    </w:p>
    <w:p w:rsidR="00FE76DD" w:rsidRDefault="00FE76DD" w:rsidP="00FE76DD">
      <w:pPr>
        <w:pStyle w:val="BodyText"/>
        <w:kinsoku w:val="0"/>
        <w:overflowPunct w:val="0"/>
        <w:jc w:val="both"/>
        <w:rPr>
          <w:b/>
          <w:bCs/>
        </w:rPr>
      </w:pPr>
      <w:r>
        <w:rPr>
          <w:b/>
          <w:bCs/>
        </w:rPr>
        <w:lastRenderedPageBreak/>
        <w:t>MVP</w:t>
      </w:r>
    </w:p>
    <w:p w:rsidR="00FE76DD" w:rsidRPr="00FE76DD" w:rsidRDefault="00FE76DD" w:rsidP="00FE76DD">
      <w:pPr>
        <w:pStyle w:val="BodyText"/>
        <w:kinsoku w:val="0"/>
        <w:overflowPunct w:val="0"/>
        <w:jc w:val="both"/>
        <w:rPr>
          <w:bCs/>
        </w:rPr>
      </w:pPr>
      <w:r>
        <w:rPr>
          <w:bCs/>
        </w:rPr>
        <w:t>A test scene built in Unity with AI using a basic tree structure.</w:t>
      </w:r>
    </w:p>
    <w:p w:rsidR="00FE76DD" w:rsidRDefault="00FE76DD" w:rsidP="00FE76DD">
      <w:pPr>
        <w:pStyle w:val="BodyText"/>
        <w:kinsoku w:val="0"/>
        <w:overflowPunct w:val="0"/>
        <w:jc w:val="both"/>
        <w:rPr>
          <w:b/>
          <w:bCs/>
        </w:rPr>
      </w:pPr>
      <w:r>
        <w:rPr>
          <w:b/>
          <w:bCs/>
        </w:rPr>
        <w:t>Realistic</w:t>
      </w:r>
      <w:r w:rsidR="00344823">
        <w:rPr>
          <w:b/>
          <w:bCs/>
        </w:rPr>
        <w:t xml:space="preserve"> Goal</w:t>
      </w:r>
    </w:p>
    <w:p w:rsidR="00FE76DD" w:rsidRPr="00FE76DD" w:rsidRDefault="00FE76DD" w:rsidP="00FE76DD">
      <w:pPr>
        <w:pStyle w:val="BodyText"/>
        <w:kinsoku w:val="0"/>
        <w:overflowPunct w:val="0"/>
        <w:jc w:val="both"/>
        <w:rPr>
          <w:bCs/>
        </w:rPr>
      </w:pPr>
      <w:r>
        <w:rPr>
          <w:bCs/>
        </w:rPr>
        <w:t>A test scene built in Unity with AI using a more advanced tree with states to make the agent seem intelligent.</w:t>
      </w:r>
    </w:p>
    <w:p w:rsidR="00FE76DD" w:rsidRDefault="00FE76DD" w:rsidP="00FE76DD">
      <w:pPr>
        <w:pStyle w:val="BodyText"/>
        <w:kinsoku w:val="0"/>
        <w:overflowPunct w:val="0"/>
        <w:jc w:val="both"/>
        <w:rPr>
          <w:b/>
          <w:bCs/>
        </w:rPr>
      </w:pPr>
      <w:r>
        <w:rPr>
          <w:b/>
          <w:bCs/>
        </w:rPr>
        <w:t>Stretch</w:t>
      </w:r>
      <w:r w:rsidR="00344823">
        <w:rPr>
          <w:b/>
          <w:bCs/>
        </w:rPr>
        <w:t xml:space="preserve"> Goal</w:t>
      </w:r>
    </w:p>
    <w:p w:rsidR="00E5424F" w:rsidRDefault="00FE76DD" w:rsidP="003C3628">
      <w:pPr>
        <w:pStyle w:val="BodyText"/>
        <w:kinsoku w:val="0"/>
        <w:overflowPunct w:val="0"/>
        <w:jc w:val="both"/>
        <w:rPr>
          <w:bCs/>
        </w:rPr>
      </w:pPr>
      <w:r>
        <w:rPr>
          <w:bCs/>
        </w:rPr>
        <w:t>Create a basic game level within Unity where the player must avoid the AI to reach the end of the level.</w:t>
      </w:r>
    </w:p>
    <w:p w:rsidR="003C3628" w:rsidRDefault="003C3628" w:rsidP="003C3628">
      <w:pPr>
        <w:pStyle w:val="BodyText"/>
        <w:kinsoku w:val="0"/>
        <w:overflowPunct w:val="0"/>
        <w:jc w:val="both"/>
        <w:rPr>
          <w:bCs/>
        </w:rPr>
      </w:pPr>
    </w:p>
    <w:p w:rsidR="003C3628" w:rsidRDefault="003C3628" w:rsidP="003C3628">
      <w:pPr>
        <w:pStyle w:val="BodyText"/>
        <w:kinsoku w:val="0"/>
        <w:overflowPunct w:val="0"/>
        <w:jc w:val="both"/>
        <w:rPr>
          <w:bCs/>
        </w:rPr>
      </w:pPr>
      <w:r>
        <w:rPr>
          <w:bCs/>
        </w:rPr>
        <w:t>Appendix A:</w:t>
      </w:r>
    </w:p>
    <w:tbl>
      <w:tblPr>
        <w:tblW w:w="9554" w:type="dxa"/>
        <w:tblInd w:w="218" w:type="dxa"/>
        <w:tblLayout w:type="fixed"/>
        <w:tblCellMar>
          <w:left w:w="0" w:type="dxa"/>
          <w:right w:w="0" w:type="dxa"/>
        </w:tblCellMar>
        <w:tblLook w:val="0000" w:firstRow="0" w:lastRow="0" w:firstColumn="0" w:lastColumn="0" w:noHBand="0" w:noVBand="0"/>
      </w:tblPr>
      <w:tblGrid>
        <w:gridCol w:w="1843"/>
        <w:gridCol w:w="1275"/>
        <w:gridCol w:w="6436"/>
      </w:tblGrid>
      <w:tr w:rsidR="003C3628" w:rsidRPr="00AB48EE" w:rsidTr="00441512">
        <w:trPr>
          <w:trHeight w:val="400"/>
        </w:trPr>
        <w:tc>
          <w:tcPr>
            <w:tcW w:w="9554" w:type="dxa"/>
            <w:gridSpan w:val="3"/>
            <w:tcBorders>
              <w:top w:val="single" w:sz="8" w:space="0" w:color="000000"/>
              <w:left w:val="single" w:sz="8" w:space="0" w:color="000000"/>
              <w:bottom w:val="single" w:sz="6" w:space="0" w:color="000000"/>
              <w:right w:val="single" w:sz="8" w:space="0" w:color="000000"/>
            </w:tcBorders>
          </w:tcPr>
          <w:p w:rsidR="003C3628" w:rsidRPr="00AB48EE" w:rsidRDefault="003C3628" w:rsidP="00441512">
            <w:pPr>
              <w:pStyle w:val="TableParagraph"/>
              <w:kinsoku w:val="0"/>
              <w:overflowPunct w:val="0"/>
              <w:spacing w:before="15" w:line="365" w:lineRule="exact"/>
              <w:ind w:left="1568"/>
              <w:rPr>
                <w:rFonts w:asciiTheme="minorHAnsi" w:hAnsiTheme="minorHAnsi" w:cstheme="minorHAnsi"/>
                <w:b/>
                <w:bCs/>
                <w:lang w:val="en-GB"/>
              </w:rPr>
            </w:pPr>
            <w:r w:rsidRPr="00AB48EE">
              <w:rPr>
                <w:rFonts w:asciiTheme="minorHAnsi" w:hAnsiTheme="minorHAnsi" w:cstheme="minorHAnsi"/>
                <w:b/>
                <w:bCs/>
                <w:lang w:val="en-GB"/>
              </w:rPr>
              <w:t>Use this grid to plan your project milestones</w:t>
            </w:r>
          </w:p>
        </w:tc>
      </w:tr>
      <w:tr w:rsidR="003C3628" w:rsidRPr="00AB48EE" w:rsidTr="00441512">
        <w:trPr>
          <w:trHeight w:val="280"/>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4" w:line="246" w:lineRule="exact"/>
              <w:ind w:left="521"/>
              <w:rPr>
                <w:rFonts w:asciiTheme="minorHAnsi" w:hAnsiTheme="minorHAnsi" w:cstheme="minorHAnsi"/>
                <w:b/>
                <w:bCs/>
                <w:w w:val="105"/>
                <w:lang w:val="en-GB"/>
              </w:rPr>
            </w:pPr>
            <w:r w:rsidRPr="00AB48EE">
              <w:rPr>
                <w:rFonts w:asciiTheme="minorHAnsi" w:hAnsiTheme="minorHAnsi" w:cstheme="minorHAnsi"/>
                <w:b/>
                <w:bCs/>
                <w:w w:val="105"/>
                <w:lang w:val="en-GB"/>
              </w:rPr>
              <w:t>2018–19</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4" w:line="246" w:lineRule="exact"/>
              <w:ind w:left="196" w:right="175"/>
              <w:jc w:val="center"/>
              <w:rPr>
                <w:rFonts w:asciiTheme="minorHAnsi" w:hAnsiTheme="minorHAnsi" w:cstheme="minorHAnsi"/>
                <w:b/>
                <w:bCs/>
                <w:lang w:val="en-GB"/>
              </w:rPr>
            </w:pPr>
            <w:r w:rsidRPr="00AB48EE">
              <w:rPr>
                <w:rFonts w:asciiTheme="minorHAnsi" w:hAnsiTheme="minorHAnsi" w:cstheme="minorHAnsi"/>
                <w:b/>
                <w:bCs/>
                <w:lang w:val="en-GB"/>
              </w:rPr>
              <w:t>Week #</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spacing w:before="14" w:line="246" w:lineRule="exact"/>
              <w:ind w:left="1692"/>
              <w:rPr>
                <w:rFonts w:asciiTheme="minorHAnsi" w:hAnsiTheme="minorHAnsi" w:cstheme="minorHAnsi"/>
                <w:b/>
                <w:bCs/>
                <w:lang w:val="en-GB"/>
              </w:rPr>
            </w:pPr>
            <w:r w:rsidRPr="00AB48EE">
              <w:rPr>
                <w:rFonts w:asciiTheme="minorHAnsi" w:hAnsiTheme="minorHAnsi" w:cstheme="minorHAnsi"/>
                <w:b/>
                <w:bCs/>
                <w:lang w:val="en-GB"/>
              </w:rPr>
              <w:t>Milestone Deliverables and Tasks</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24 – 28 Sept</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Research into AI Techniques</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 – 5 Oct</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Research into AI Techniques</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208"/>
              <w:rPr>
                <w:rFonts w:asciiTheme="minorHAnsi" w:hAnsiTheme="minorHAnsi" w:cstheme="minorHAnsi"/>
                <w:lang w:val="en-GB"/>
              </w:rPr>
            </w:pPr>
            <w:r w:rsidRPr="00AB48EE">
              <w:rPr>
                <w:rFonts w:asciiTheme="minorHAnsi" w:hAnsiTheme="minorHAnsi" w:cstheme="minorHAnsi"/>
                <w:lang w:val="en-GB"/>
              </w:rPr>
              <w:t>8 – 12 Oct</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3</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Start Proposal</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15 – 19 Oct</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4</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Research AI in Other Games</w:t>
            </w:r>
          </w:p>
        </w:tc>
      </w:tr>
      <w:tr w:rsidR="003C3628" w:rsidRPr="00AB48EE" w:rsidTr="00441512">
        <w:trPr>
          <w:trHeight w:val="282"/>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4" w:line="248" w:lineRule="exact"/>
              <w:ind w:left="159"/>
              <w:rPr>
                <w:rFonts w:asciiTheme="minorHAnsi" w:hAnsiTheme="minorHAnsi" w:cstheme="minorHAnsi"/>
                <w:lang w:val="en-GB"/>
              </w:rPr>
            </w:pPr>
            <w:r w:rsidRPr="00AB48EE">
              <w:rPr>
                <w:rFonts w:asciiTheme="minorHAnsi" w:hAnsiTheme="minorHAnsi" w:cstheme="minorHAnsi"/>
                <w:lang w:val="en-GB"/>
              </w:rPr>
              <w:t>22 – 26 Oct</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8"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5</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Develop Proposal</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29 Oct – 2 Nov</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6</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Receive feedback on Proposal and Update Accordingly</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9" w:lineRule="exact"/>
              <w:ind w:left="257"/>
              <w:rPr>
                <w:rFonts w:asciiTheme="minorHAnsi" w:hAnsiTheme="minorHAnsi" w:cstheme="minorHAnsi"/>
                <w:lang w:val="en-GB"/>
              </w:rPr>
            </w:pPr>
            <w:r w:rsidRPr="00AB48EE">
              <w:rPr>
                <w:rFonts w:asciiTheme="minorHAnsi" w:hAnsiTheme="minorHAnsi" w:cstheme="minorHAnsi"/>
                <w:lang w:val="en-GB"/>
              </w:rPr>
              <w:t>5 – 9 Nov</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5"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7</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spacing w:before="10" w:line="255" w:lineRule="exact"/>
              <w:jc w:val="center"/>
              <w:rPr>
                <w:rFonts w:asciiTheme="minorHAnsi" w:hAnsiTheme="minorHAnsi" w:cstheme="minorHAnsi"/>
                <w:lang w:val="en-GB"/>
              </w:rPr>
            </w:pPr>
            <w:r w:rsidRPr="00AB48EE">
              <w:rPr>
                <w:rFonts w:asciiTheme="minorHAnsi" w:hAnsiTheme="minorHAnsi" w:cstheme="minorHAnsi"/>
                <w:lang w:val="en-GB"/>
              </w:rPr>
              <w:t>Submission of Final Project Proposal: by Noon, Friday 9</w:t>
            </w:r>
            <w:r w:rsidRPr="00AB48EE">
              <w:rPr>
                <w:rFonts w:asciiTheme="minorHAnsi" w:hAnsiTheme="minorHAnsi" w:cstheme="minorHAnsi"/>
                <w:vertAlign w:val="superscript"/>
                <w:lang w:val="en-GB"/>
              </w:rPr>
              <w:t>th</w:t>
            </w:r>
            <w:r w:rsidRPr="00AB48EE">
              <w:rPr>
                <w:rFonts w:asciiTheme="minorHAnsi" w:hAnsiTheme="minorHAnsi" w:cstheme="minorHAnsi"/>
                <w:lang w:val="en-GB"/>
              </w:rPr>
              <w:t xml:space="preserve"> Nov 2018</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12 – 16 Nov</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8</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Set up Unity Project</w:t>
            </w:r>
            <w:r>
              <w:rPr>
                <w:rFonts w:asciiTheme="minorHAnsi" w:hAnsiTheme="minorHAnsi" w:cstheme="minorHAnsi"/>
                <w:lang w:val="en-GB"/>
              </w:rPr>
              <w:t xml:space="preserve"> with a Basic Scene to Test NavMesh</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9 – 23 Nov</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9</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Implement Line of Sight Functionality</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26 – 30 Nov</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0</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Build Simple Behaviour Tree with Seek and Patrol States</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257"/>
              <w:rPr>
                <w:rFonts w:asciiTheme="minorHAnsi" w:hAnsiTheme="minorHAnsi" w:cstheme="minorHAnsi"/>
                <w:lang w:val="en-GB"/>
              </w:rPr>
            </w:pPr>
            <w:r w:rsidRPr="00AB48EE">
              <w:rPr>
                <w:rFonts w:asciiTheme="minorHAnsi" w:hAnsiTheme="minorHAnsi" w:cstheme="minorHAnsi"/>
                <w:lang w:val="en-GB"/>
              </w:rPr>
              <w:t>3 – 7 Dec</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1</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Contingency Week</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0 – 14 Dec</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2</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Start Implementing a Basic Blackboard System</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17 – 21 Dec</w:t>
            </w:r>
          </w:p>
        </w:tc>
        <w:tc>
          <w:tcPr>
            <w:tcW w:w="7711" w:type="dxa"/>
            <w:gridSpan w:val="2"/>
            <w:vMerge w:val="restart"/>
            <w:tcBorders>
              <w:top w:val="single" w:sz="6" w:space="0" w:color="000000"/>
              <w:left w:val="single" w:sz="6" w:space="0" w:color="000000"/>
              <w:bottom w:val="single" w:sz="6" w:space="0" w:color="000000"/>
              <w:right w:val="single" w:sz="8" w:space="0" w:color="000000"/>
            </w:tcBorders>
            <w:shd w:val="clear" w:color="auto" w:fill="FFFF99"/>
          </w:tcPr>
          <w:p w:rsidR="003C3628" w:rsidRPr="00AB48EE" w:rsidRDefault="003C3628" w:rsidP="00441512">
            <w:pPr>
              <w:pStyle w:val="TableParagraph"/>
              <w:kinsoku w:val="0"/>
              <w:overflowPunct w:val="0"/>
              <w:spacing w:before="3"/>
              <w:rPr>
                <w:rFonts w:asciiTheme="minorHAnsi" w:hAnsiTheme="minorHAnsi" w:cstheme="minorHAnsi"/>
                <w:lang w:val="en-GB"/>
              </w:rPr>
            </w:pPr>
          </w:p>
          <w:p w:rsidR="003C3628" w:rsidRPr="00AB48EE" w:rsidRDefault="003C3628" w:rsidP="00441512">
            <w:pPr>
              <w:pStyle w:val="TableParagraph"/>
              <w:kinsoku w:val="0"/>
              <w:overflowPunct w:val="0"/>
              <w:ind w:left="2743" w:right="2725"/>
              <w:rPr>
                <w:rFonts w:asciiTheme="minorHAnsi" w:hAnsiTheme="minorHAnsi" w:cstheme="minorHAnsi"/>
                <w:b/>
                <w:bCs/>
                <w:lang w:val="en-GB"/>
              </w:rPr>
            </w:pPr>
            <w:r w:rsidRPr="00AB48EE">
              <w:rPr>
                <w:rFonts w:asciiTheme="minorHAnsi" w:hAnsiTheme="minorHAnsi" w:cstheme="minorHAnsi"/>
                <w:b/>
                <w:bCs/>
                <w:lang w:val="en-GB"/>
              </w:rPr>
              <w:t>Mid-Winter Festival</w:t>
            </w:r>
          </w:p>
        </w:tc>
      </w:tr>
      <w:tr w:rsidR="003C3628" w:rsidRPr="00AB48EE" w:rsidTr="00441512">
        <w:trPr>
          <w:trHeight w:val="280"/>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2" w:line="258" w:lineRule="exact"/>
              <w:ind w:left="159"/>
              <w:rPr>
                <w:rFonts w:asciiTheme="minorHAnsi" w:hAnsiTheme="minorHAnsi" w:cstheme="minorHAnsi"/>
                <w:lang w:val="en-GB"/>
              </w:rPr>
            </w:pPr>
            <w:r w:rsidRPr="00AB48EE">
              <w:rPr>
                <w:rFonts w:asciiTheme="minorHAnsi" w:hAnsiTheme="minorHAnsi" w:cstheme="minorHAnsi"/>
                <w:lang w:val="en-GB"/>
              </w:rPr>
              <w:t>24 – 28 Dec</w:t>
            </w:r>
          </w:p>
        </w:tc>
        <w:tc>
          <w:tcPr>
            <w:tcW w:w="7711" w:type="dxa"/>
            <w:gridSpan w:val="2"/>
            <w:vMerge/>
            <w:tcBorders>
              <w:top w:val="nil"/>
              <w:left w:val="single" w:sz="6" w:space="0" w:color="000000"/>
              <w:bottom w:val="single" w:sz="6" w:space="0" w:color="000000"/>
              <w:right w:val="single" w:sz="8" w:space="0" w:color="000000"/>
            </w:tcBorders>
            <w:shd w:val="clear" w:color="auto" w:fill="FFFF99"/>
          </w:tcPr>
          <w:p w:rsidR="003C3628" w:rsidRPr="00AB48EE" w:rsidRDefault="003C3628" w:rsidP="00441512">
            <w:pPr>
              <w:pStyle w:val="BodyText"/>
              <w:kinsoku w:val="0"/>
              <w:overflowPunct w:val="0"/>
              <w:spacing w:before="8"/>
              <w:rPr>
                <w:rFonts w:asciiTheme="minorHAnsi" w:hAnsiTheme="minorHAnsi" w:cstheme="minorHAnsi"/>
              </w:rPr>
            </w:pPr>
          </w:p>
        </w:tc>
      </w:tr>
      <w:tr w:rsidR="003C3628" w:rsidRPr="00AB48EE" w:rsidTr="00441512">
        <w:trPr>
          <w:trHeight w:val="280"/>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5" w:line="255" w:lineRule="exact"/>
              <w:ind w:left="159"/>
              <w:rPr>
                <w:rFonts w:asciiTheme="minorHAnsi" w:hAnsiTheme="minorHAnsi" w:cstheme="minorHAnsi"/>
                <w:lang w:val="en-GB"/>
              </w:rPr>
            </w:pPr>
            <w:r w:rsidRPr="00AB48EE">
              <w:rPr>
                <w:rFonts w:asciiTheme="minorHAnsi" w:hAnsiTheme="minorHAnsi" w:cstheme="minorHAnsi"/>
                <w:lang w:val="en-GB"/>
              </w:rPr>
              <w:t>31 Dec – 4 Jan</w:t>
            </w:r>
          </w:p>
        </w:tc>
        <w:tc>
          <w:tcPr>
            <w:tcW w:w="7711" w:type="dxa"/>
            <w:gridSpan w:val="2"/>
            <w:vMerge/>
            <w:tcBorders>
              <w:top w:val="nil"/>
              <w:left w:val="single" w:sz="6" w:space="0" w:color="000000"/>
              <w:bottom w:val="single" w:sz="6" w:space="0" w:color="000000"/>
              <w:right w:val="single" w:sz="8" w:space="0" w:color="000000"/>
            </w:tcBorders>
            <w:shd w:val="clear" w:color="auto" w:fill="FFFF99"/>
          </w:tcPr>
          <w:p w:rsidR="003C3628" w:rsidRPr="00AB48EE" w:rsidRDefault="003C3628" w:rsidP="00441512">
            <w:pPr>
              <w:pStyle w:val="BodyText"/>
              <w:kinsoku w:val="0"/>
              <w:overflowPunct w:val="0"/>
              <w:spacing w:before="8"/>
              <w:rPr>
                <w:rFonts w:asciiTheme="minorHAnsi" w:hAnsiTheme="minorHAnsi" w:cstheme="minorHAnsi"/>
              </w:rPr>
            </w:pPr>
          </w:p>
        </w:tc>
      </w:tr>
      <w:tr w:rsidR="003C3628" w:rsidRPr="00AB48EE" w:rsidTr="00441512">
        <w:trPr>
          <w:trHeight w:val="280"/>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4" w:line="256" w:lineRule="exact"/>
              <w:ind w:left="159"/>
              <w:rPr>
                <w:rFonts w:asciiTheme="minorHAnsi" w:hAnsiTheme="minorHAnsi" w:cstheme="minorHAnsi"/>
                <w:lang w:val="en-GB"/>
              </w:rPr>
            </w:pPr>
            <w:r w:rsidRPr="00AB48EE">
              <w:rPr>
                <w:rFonts w:asciiTheme="minorHAnsi" w:hAnsiTheme="minorHAnsi" w:cstheme="minorHAnsi"/>
                <w:lang w:val="en-GB"/>
              </w:rPr>
              <w:t>7 – 11 Jan</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line="260" w:lineRule="exact"/>
              <w:ind w:left="196" w:right="179"/>
              <w:jc w:val="center"/>
              <w:rPr>
                <w:rFonts w:asciiTheme="minorHAnsi" w:hAnsiTheme="minorHAnsi" w:cstheme="minorHAnsi"/>
                <w:w w:val="105"/>
                <w:lang w:val="en-GB"/>
              </w:rPr>
            </w:pPr>
            <w:r w:rsidRPr="00AB48EE">
              <w:rPr>
                <w:rFonts w:asciiTheme="minorHAnsi" w:hAnsiTheme="minorHAnsi" w:cstheme="minorHAnsi"/>
                <w:w w:val="105"/>
                <w:lang w:val="en-GB"/>
              </w:rPr>
              <w:t>Null</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rPr>
                <w:rFonts w:asciiTheme="minorHAnsi" w:hAnsiTheme="minorHAnsi" w:cstheme="minorHAnsi"/>
                <w:lang w:val="en-GB"/>
              </w:rPr>
            </w:pP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4" w:line="249" w:lineRule="exact"/>
              <w:ind w:left="159"/>
              <w:rPr>
                <w:rFonts w:asciiTheme="minorHAnsi" w:hAnsiTheme="minorHAnsi" w:cstheme="minorHAnsi"/>
                <w:lang w:val="en-GB"/>
              </w:rPr>
            </w:pPr>
            <w:r w:rsidRPr="00AB48EE">
              <w:rPr>
                <w:rFonts w:asciiTheme="minorHAnsi" w:hAnsiTheme="minorHAnsi" w:cstheme="minorHAnsi"/>
                <w:lang w:val="en-GB"/>
              </w:rPr>
              <w:t>14 – 18 Jan</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line="264" w:lineRule="exact"/>
              <w:ind w:left="196" w:right="179"/>
              <w:jc w:val="center"/>
              <w:rPr>
                <w:rFonts w:asciiTheme="minorHAnsi" w:hAnsiTheme="minorHAnsi" w:cstheme="minorHAnsi"/>
                <w:w w:val="105"/>
                <w:lang w:val="en-GB"/>
              </w:rPr>
            </w:pPr>
            <w:r w:rsidRPr="00AB48EE">
              <w:rPr>
                <w:rFonts w:asciiTheme="minorHAnsi" w:hAnsiTheme="minorHAnsi" w:cstheme="minorHAnsi"/>
                <w:w w:val="105"/>
                <w:lang w:val="en-GB"/>
              </w:rPr>
              <w:t>Null</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rPr>
                <w:rFonts w:asciiTheme="minorHAnsi" w:hAnsiTheme="minorHAnsi" w:cstheme="minorHAnsi"/>
                <w:lang w:val="en-GB"/>
              </w:rPr>
            </w:pP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21 – 25 Jan</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3</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Test Blackboard Across Multiple Agents</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28 Jan – 1 Feb</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4</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Update Unity Project Scene to Place Triggers Around the Scene</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9" w:lineRule="exact"/>
              <w:ind w:left="159"/>
              <w:rPr>
                <w:rFonts w:asciiTheme="minorHAnsi" w:hAnsiTheme="minorHAnsi" w:cstheme="minorHAnsi"/>
                <w:lang w:val="en-GB"/>
              </w:rPr>
            </w:pPr>
            <w:r w:rsidRPr="00AB48EE">
              <w:rPr>
                <w:rFonts w:asciiTheme="minorHAnsi" w:hAnsiTheme="minorHAnsi" w:cstheme="minorHAnsi"/>
                <w:lang w:val="en-GB"/>
              </w:rPr>
              <w:t>4 – 8 Feb</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5"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5</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spacing w:before="10" w:line="255" w:lineRule="exact"/>
              <w:jc w:val="center"/>
              <w:rPr>
                <w:rFonts w:asciiTheme="minorHAnsi" w:hAnsiTheme="minorHAnsi" w:cstheme="minorHAnsi"/>
                <w:b/>
                <w:bCs/>
                <w:w w:val="105"/>
                <w:lang w:val="en-GB"/>
              </w:rPr>
            </w:pPr>
            <w:r w:rsidRPr="00AB48EE">
              <w:rPr>
                <w:rFonts w:asciiTheme="minorHAnsi" w:hAnsiTheme="minorHAnsi" w:cstheme="minorHAnsi"/>
                <w:b/>
                <w:bCs/>
                <w:w w:val="105"/>
                <w:lang w:val="en-GB"/>
              </w:rPr>
              <w:t>Seminar Presentations TBC</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11 – 15 Feb</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6</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spacing w:before="10" w:line="254" w:lineRule="exact"/>
              <w:jc w:val="center"/>
              <w:rPr>
                <w:rFonts w:asciiTheme="minorHAnsi" w:hAnsiTheme="minorHAnsi" w:cstheme="minorHAnsi"/>
                <w:b/>
                <w:bCs/>
                <w:w w:val="105"/>
                <w:lang w:val="en-GB"/>
              </w:rPr>
            </w:pPr>
            <w:r w:rsidRPr="00AB48EE">
              <w:rPr>
                <w:rFonts w:asciiTheme="minorHAnsi" w:hAnsiTheme="minorHAnsi" w:cstheme="minorHAnsi"/>
                <w:b/>
                <w:bCs/>
                <w:w w:val="105"/>
                <w:lang w:val="en-GB"/>
              </w:rPr>
              <w:t>Seminar Presentations TBC</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8 – 22 Feb</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7</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Breakdown Seek Behaviour to Hunt, Alerted, Investigate</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25 Feb – 1 Ma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8</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Continuation from Previous Week</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4 – 8 Ma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9</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 xml:space="preserve">Breakdown Patrol Behaviour to Have an Alerted and Normal State </w:t>
            </w:r>
          </w:p>
        </w:tc>
      </w:tr>
      <w:tr w:rsidR="003C3628" w:rsidRPr="00AB48EE" w:rsidTr="00441512">
        <w:trPr>
          <w:trHeight w:val="282"/>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4" w:line="248" w:lineRule="exact"/>
              <w:ind w:left="159"/>
              <w:rPr>
                <w:rFonts w:asciiTheme="minorHAnsi" w:hAnsiTheme="minorHAnsi" w:cstheme="minorHAnsi"/>
                <w:lang w:val="en-GB"/>
              </w:rPr>
            </w:pPr>
            <w:r w:rsidRPr="00AB48EE">
              <w:rPr>
                <w:rFonts w:asciiTheme="minorHAnsi" w:hAnsiTheme="minorHAnsi" w:cstheme="minorHAnsi"/>
                <w:lang w:val="en-GB"/>
              </w:rPr>
              <w:t>11 – 15 Ma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8"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0</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Continuation from Previous Week</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9" w:lineRule="exact"/>
              <w:ind w:left="159"/>
              <w:rPr>
                <w:rFonts w:asciiTheme="minorHAnsi" w:hAnsiTheme="minorHAnsi" w:cstheme="minorHAnsi"/>
                <w:lang w:val="en-GB"/>
              </w:rPr>
            </w:pPr>
            <w:r w:rsidRPr="00AB48EE">
              <w:rPr>
                <w:rFonts w:asciiTheme="minorHAnsi" w:hAnsiTheme="minorHAnsi" w:cstheme="minorHAnsi"/>
                <w:lang w:val="en-GB"/>
              </w:rPr>
              <w:t>18 – 22 Ma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5"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1</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Implement Behaviours to Allow Agents to Interact with Each Other</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25 – 29 Ma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2</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Implement Security Cameras with Triggers Agents Will React to in the Scene</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 – 5 Ap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3</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Polish Unity Project</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8 – 12 Ap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4</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spacing w:line="264" w:lineRule="exact"/>
              <w:ind w:left="61"/>
              <w:jc w:val="center"/>
              <w:rPr>
                <w:rFonts w:asciiTheme="minorHAnsi" w:hAnsiTheme="minorHAnsi" w:cstheme="minorHAnsi"/>
                <w:w w:val="105"/>
                <w:lang w:val="en-GB"/>
              </w:rPr>
            </w:pPr>
            <w:r w:rsidRPr="00AB48EE">
              <w:rPr>
                <w:rFonts w:asciiTheme="minorHAnsi" w:hAnsiTheme="minorHAnsi" w:cstheme="minorHAnsi"/>
                <w:w w:val="105"/>
                <w:lang w:val="en-GB"/>
              </w:rPr>
              <w:t>Submission</w:t>
            </w:r>
            <w:r>
              <w:rPr>
                <w:rFonts w:asciiTheme="minorHAnsi" w:hAnsiTheme="minorHAnsi" w:cstheme="minorHAnsi"/>
                <w:w w:val="105"/>
                <w:lang w:val="en-GB"/>
              </w:rPr>
              <w:t xml:space="preserve"> of Final Product and Blog: by N</w:t>
            </w:r>
            <w:r w:rsidRPr="00AB48EE">
              <w:rPr>
                <w:rFonts w:asciiTheme="minorHAnsi" w:hAnsiTheme="minorHAnsi" w:cstheme="minorHAnsi"/>
                <w:w w:val="105"/>
                <w:lang w:val="en-GB"/>
              </w:rPr>
              <w:t>oon, Friday 12 Apr 2019</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5 – 19 Apr</w:t>
            </w:r>
          </w:p>
        </w:tc>
        <w:tc>
          <w:tcPr>
            <w:tcW w:w="7711" w:type="dxa"/>
            <w:gridSpan w:val="2"/>
            <w:vMerge w:val="restart"/>
            <w:tcBorders>
              <w:top w:val="single" w:sz="6" w:space="0" w:color="000000"/>
              <w:left w:val="single" w:sz="6" w:space="0" w:color="000000"/>
              <w:bottom w:val="single" w:sz="6" w:space="0" w:color="000000"/>
              <w:right w:val="single" w:sz="8" w:space="0" w:color="000000"/>
            </w:tcBorders>
            <w:shd w:val="clear" w:color="auto" w:fill="FFFF99"/>
          </w:tcPr>
          <w:p w:rsidR="003C3628" w:rsidRPr="00AB48EE" w:rsidRDefault="003C3628" w:rsidP="00441512">
            <w:pPr>
              <w:pStyle w:val="TableParagraph"/>
              <w:kinsoku w:val="0"/>
              <w:overflowPunct w:val="0"/>
              <w:spacing w:before="158"/>
              <w:ind w:left="2743" w:right="2725"/>
              <w:rPr>
                <w:rFonts w:asciiTheme="minorHAnsi" w:hAnsiTheme="minorHAnsi" w:cstheme="minorHAnsi"/>
                <w:b/>
                <w:bCs/>
                <w:w w:val="105"/>
                <w:lang w:val="en-GB"/>
              </w:rPr>
            </w:pPr>
            <w:r w:rsidRPr="00AB48EE">
              <w:rPr>
                <w:rFonts w:asciiTheme="minorHAnsi" w:hAnsiTheme="minorHAnsi" w:cstheme="minorHAnsi"/>
                <w:b/>
                <w:bCs/>
                <w:w w:val="105"/>
                <w:lang w:val="en-GB"/>
              </w:rPr>
              <w:t>Spring Fertility Festival</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22 – 26 Apr</w:t>
            </w:r>
          </w:p>
        </w:tc>
        <w:tc>
          <w:tcPr>
            <w:tcW w:w="7711" w:type="dxa"/>
            <w:gridSpan w:val="2"/>
            <w:vMerge/>
            <w:tcBorders>
              <w:top w:val="nil"/>
              <w:left w:val="single" w:sz="6" w:space="0" w:color="000000"/>
              <w:bottom w:val="single" w:sz="6" w:space="0" w:color="000000"/>
              <w:right w:val="single" w:sz="8" w:space="0" w:color="000000"/>
            </w:tcBorders>
            <w:shd w:val="clear" w:color="auto" w:fill="FFFF99"/>
          </w:tcPr>
          <w:p w:rsidR="003C3628" w:rsidRPr="00AB48EE" w:rsidRDefault="003C3628" w:rsidP="00441512">
            <w:pPr>
              <w:pStyle w:val="BodyText"/>
              <w:kinsoku w:val="0"/>
              <w:overflowPunct w:val="0"/>
              <w:spacing w:before="8"/>
              <w:rPr>
                <w:rFonts w:asciiTheme="minorHAnsi" w:hAnsiTheme="minorHAnsi" w:cstheme="minorHAnsi"/>
              </w:rPr>
            </w:pPr>
          </w:p>
        </w:tc>
      </w:tr>
    </w:tbl>
    <w:p w:rsidR="003C3628" w:rsidRDefault="003C3628" w:rsidP="003C3628">
      <w:pPr>
        <w:pStyle w:val="BodyText"/>
        <w:kinsoku w:val="0"/>
        <w:overflowPunct w:val="0"/>
        <w:jc w:val="both"/>
        <w:rPr>
          <w:bCs/>
        </w:rPr>
      </w:pPr>
    </w:p>
    <w:p w:rsidR="003C3628" w:rsidRDefault="003C3628" w:rsidP="003C3628">
      <w:pPr>
        <w:pStyle w:val="BodyText"/>
        <w:kinsoku w:val="0"/>
        <w:overflowPunct w:val="0"/>
        <w:jc w:val="both"/>
        <w:rPr>
          <w:bCs/>
        </w:rPr>
      </w:pPr>
    </w:p>
    <w:p w:rsidR="003C3628" w:rsidRDefault="003C3628" w:rsidP="003C3628">
      <w:pPr>
        <w:pStyle w:val="BodyText"/>
        <w:kinsoku w:val="0"/>
        <w:overflowPunct w:val="0"/>
        <w:jc w:val="both"/>
        <w:rPr>
          <w:bCs/>
        </w:rPr>
      </w:pPr>
    </w:p>
    <w:p w:rsidR="003C3628" w:rsidRDefault="003C3628" w:rsidP="003C3628">
      <w:pPr>
        <w:pStyle w:val="BodyText"/>
        <w:kinsoku w:val="0"/>
        <w:overflowPunct w:val="0"/>
        <w:jc w:val="both"/>
        <w:rPr>
          <w:bCs/>
        </w:rPr>
      </w:pPr>
      <w:r>
        <w:rPr>
          <w:bCs/>
        </w:rPr>
        <w:lastRenderedPageBreak/>
        <w:t>Appendix B:</w:t>
      </w:r>
    </w:p>
    <w:tbl>
      <w:tblPr>
        <w:tblStyle w:val="GridTable1Light"/>
        <w:tblW w:w="9766" w:type="dxa"/>
        <w:tblLayout w:type="fixed"/>
        <w:tblLook w:val="04A0" w:firstRow="1" w:lastRow="0" w:firstColumn="1" w:lastColumn="0" w:noHBand="0" w:noVBand="1"/>
      </w:tblPr>
      <w:tblGrid>
        <w:gridCol w:w="3114"/>
        <w:gridCol w:w="6652"/>
      </w:tblGrid>
      <w:tr w:rsidR="003C3628" w:rsidTr="00441512">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pPr>
              <w:jc w:val="center"/>
            </w:pPr>
            <w:r>
              <w:t>Job Title</w:t>
            </w:r>
          </w:p>
        </w:tc>
        <w:tc>
          <w:tcPr>
            <w:tcW w:w="6652" w:type="dxa"/>
          </w:tcPr>
          <w:p w:rsidR="003C3628" w:rsidRDefault="003C3628" w:rsidP="00441512">
            <w:pPr>
              <w:jc w:val="center"/>
              <w:cnfStyle w:val="100000000000" w:firstRow="1" w:lastRow="0" w:firstColumn="0" w:lastColumn="0" w:oddVBand="0" w:evenVBand="0" w:oddHBand="0" w:evenHBand="0" w:firstRowFirstColumn="0" w:firstRowLastColumn="0" w:lastRowFirstColumn="0" w:lastRowLastColumn="0"/>
            </w:pPr>
            <w:r>
              <w:t>Job Posting Link</w:t>
            </w:r>
          </w:p>
        </w:tc>
      </w:tr>
      <w:tr w:rsidR="003C3628" w:rsidTr="00441512">
        <w:trPr>
          <w:trHeight w:val="857"/>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 xml:space="preserve">A.I. Programmer </w:t>
            </w:r>
          </w:p>
        </w:tc>
        <w:tc>
          <w:tcPr>
            <w:tcW w:w="6652" w:type="dxa"/>
          </w:tcPr>
          <w:p w:rsidR="003C3628" w:rsidRPr="00AB48EE" w:rsidRDefault="003C3628" w:rsidP="00441512">
            <w:pPr>
              <w:cnfStyle w:val="000000000000" w:firstRow="0" w:lastRow="0" w:firstColumn="0" w:lastColumn="0" w:oddVBand="0" w:evenVBand="0" w:oddHBand="0" w:evenHBand="0" w:firstRowFirstColumn="0" w:firstRowLastColumn="0" w:lastRowFirstColumn="0" w:lastRowLastColumn="0"/>
            </w:pPr>
            <w:hyperlink r:id="rId9" w:history="1">
              <w:r w:rsidRPr="00AB48EE">
                <w:rPr>
                  <w:rStyle w:val="Hyperlink"/>
                  <w:rFonts w:cstheme="minorBidi"/>
                </w:rPr>
                <w:t>https://www.indeed.co.uk/jobs?q=artificial%20intelligence%20games&amp;vjk=b6b3211389efd150</w:t>
              </w:r>
            </w:hyperlink>
          </w:p>
          <w:p w:rsidR="003C3628" w:rsidRPr="00AB48EE" w:rsidRDefault="003C3628" w:rsidP="00441512">
            <w:pPr>
              <w:cnfStyle w:val="000000000000" w:firstRow="0" w:lastRow="0" w:firstColumn="0" w:lastColumn="0" w:oddVBand="0" w:evenVBand="0" w:oddHBand="0" w:evenHBand="0" w:firstRowFirstColumn="0" w:firstRowLastColumn="0" w:lastRowFirstColumn="0" w:lastRowLastColumn="0"/>
            </w:pPr>
          </w:p>
          <w:p w:rsidR="003C3628" w:rsidRDefault="003C3628" w:rsidP="00441512">
            <w:pPr>
              <w:cnfStyle w:val="000000000000" w:firstRow="0" w:lastRow="0" w:firstColumn="0" w:lastColumn="0" w:oddVBand="0" w:evenVBand="0" w:oddHBand="0" w:evenHBand="0" w:firstRowFirstColumn="0" w:firstRowLastColumn="0" w:lastRowFirstColumn="0" w:lastRowLastColumn="0"/>
            </w:pPr>
          </w:p>
        </w:tc>
      </w:tr>
      <w:tr w:rsidR="003C3628" w:rsidTr="00441512">
        <w:trPr>
          <w:trHeight w:val="291"/>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Principle AI Programmer</w:t>
            </w:r>
          </w:p>
        </w:tc>
        <w:tc>
          <w:tcPr>
            <w:tcW w:w="6652" w:type="dxa"/>
          </w:tcPr>
          <w:p w:rsidR="003C3628" w:rsidRPr="00AB48EE" w:rsidRDefault="003C3628" w:rsidP="00441512">
            <w:pPr>
              <w:cnfStyle w:val="000000000000" w:firstRow="0" w:lastRow="0" w:firstColumn="0" w:lastColumn="0" w:oddVBand="0" w:evenVBand="0" w:oddHBand="0" w:evenHBand="0" w:firstRowFirstColumn="0" w:firstRowLastColumn="0" w:lastRowFirstColumn="0" w:lastRowLastColumn="0"/>
            </w:pPr>
            <w:hyperlink r:id="rId10" w:history="1">
              <w:r w:rsidRPr="00AB48EE">
                <w:rPr>
                  <w:rStyle w:val="Hyperlink"/>
                  <w:rFonts w:cs="Calibri"/>
                </w:rPr>
                <w:t>https://www.indeed.co.uk/jobs?q=artificial%20intelligence%20games&amp;l&amp;vjk=39b41fe51625325a</w:t>
              </w:r>
            </w:hyperlink>
          </w:p>
          <w:p w:rsidR="003C3628" w:rsidRDefault="003C3628" w:rsidP="00441512">
            <w:pPr>
              <w:cnfStyle w:val="000000000000" w:firstRow="0" w:lastRow="0" w:firstColumn="0" w:lastColumn="0" w:oddVBand="0" w:evenVBand="0" w:oddHBand="0" w:evenHBand="0" w:firstRowFirstColumn="0" w:firstRowLastColumn="0" w:lastRowFirstColumn="0" w:lastRowLastColumn="0"/>
            </w:pPr>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AI Programmer</w:t>
            </w:r>
          </w:p>
        </w:tc>
        <w:tc>
          <w:tcPr>
            <w:tcW w:w="6652" w:type="dxa"/>
          </w:tcPr>
          <w:p w:rsidR="003C3628" w:rsidRDefault="003C3628" w:rsidP="00441512">
            <w:pPr>
              <w:cnfStyle w:val="000000000000" w:firstRow="0" w:lastRow="0" w:firstColumn="0" w:lastColumn="0" w:oddVBand="0" w:evenVBand="0" w:oddHBand="0" w:evenHBand="0" w:firstRowFirstColumn="0" w:firstRowLastColumn="0" w:lastRowFirstColumn="0" w:lastRowLastColumn="0"/>
            </w:pPr>
            <w:hyperlink r:id="rId11" w:history="1">
              <w:r w:rsidRPr="00AB48EE">
                <w:rPr>
                  <w:rStyle w:val="Hyperlink"/>
                  <w:rFonts w:cs="Calibri"/>
                </w:rPr>
                <w:t>https://www.indeed.co.uk/jobs?q=artificial%20intelligence%20games&amp;l&amp;vjk=666be6966f1dd712</w:t>
              </w:r>
            </w:hyperlink>
          </w:p>
        </w:tc>
      </w:tr>
      <w:tr w:rsidR="003C3628" w:rsidTr="00441512">
        <w:trPr>
          <w:trHeight w:val="291"/>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Graduate Games Developer</w:t>
            </w:r>
          </w:p>
        </w:tc>
        <w:tc>
          <w:tcPr>
            <w:tcW w:w="6652" w:type="dxa"/>
          </w:tcPr>
          <w:p w:rsidR="003C3628" w:rsidRDefault="003C3628" w:rsidP="00441512">
            <w:pPr>
              <w:cnfStyle w:val="000000000000" w:firstRow="0" w:lastRow="0" w:firstColumn="0" w:lastColumn="0" w:oddVBand="0" w:evenVBand="0" w:oddHBand="0" w:evenHBand="0" w:firstRowFirstColumn="0" w:firstRowLastColumn="0" w:lastRowFirstColumn="0" w:lastRowLastColumn="0"/>
            </w:pPr>
            <w:hyperlink r:id="rId12" w:history="1">
              <w:r w:rsidRPr="009B3DC8">
                <w:rPr>
                  <w:rStyle w:val="Hyperlink"/>
                  <w:rFonts w:cstheme="minorBidi"/>
                </w:rPr>
                <w:t>https://www.indeed.co.uk/viewjob?jk=73b5b06c4aa764e7&amp;from=tp-serp&amp;tk=1crprd0q69npb802</w:t>
              </w:r>
            </w:hyperlink>
          </w:p>
        </w:tc>
      </w:tr>
      <w:tr w:rsidR="003C3628" w:rsidTr="00441512">
        <w:trPr>
          <w:trHeight w:val="291"/>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Game Developer (London, UK)</w:t>
            </w:r>
          </w:p>
        </w:tc>
        <w:tc>
          <w:tcPr>
            <w:tcW w:w="6652" w:type="dxa"/>
          </w:tcPr>
          <w:p w:rsidR="003C3628" w:rsidRDefault="003C3628" w:rsidP="00441512">
            <w:pPr>
              <w:cnfStyle w:val="000000000000" w:firstRow="0" w:lastRow="0" w:firstColumn="0" w:lastColumn="0" w:oddVBand="0" w:evenVBand="0" w:oddHBand="0" w:evenHBand="0" w:firstRowFirstColumn="0" w:firstRowLastColumn="0" w:lastRowFirstColumn="0" w:lastRowLastColumn="0"/>
            </w:pPr>
            <w:hyperlink r:id="rId13" w:history="1">
              <w:r w:rsidRPr="00AB48EE">
                <w:rPr>
                  <w:rStyle w:val="Hyperlink"/>
                  <w:rFonts w:cs="Calibri"/>
                </w:rPr>
                <w:t>https://www.indeed.co.uk/jobs?q=artificial%20intelligence%20games&amp;start=10&amp;vjk=ca2025123ea0b8dd</w:t>
              </w:r>
            </w:hyperlink>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Junior Simulation Developer Unreal Unity</w:t>
            </w:r>
          </w:p>
        </w:tc>
        <w:tc>
          <w:tcPr>
            <w:tcW w:w="6652" w:type="dxa"/>
          </w:tcPr>
          <w:p w:rsidR="003C3628" w:rsidRDefault="003C3628" w:rsidP="00441512">
            <w:pPr>
              <w:cnfStyle w:val="000000000000" w:firstRow="0" w:lastRow="0" w:firstColumn="0" w:lastColumn="0" w:oddVBand="0" w:evenVBand="0" w:oddHBand="0" w:evenHBand="0" w:firstRowFirstColumn="0" w:firstRowLastColumn="0" w:lastRowFirstColumn="0" w:lastRowLastColumn="0"/>
            </w:pPr>
            <w:hyperlink r:id="rId14" w:anchor="/jobs/unity-ai-jobs" w:history="1">
              <w:r w:rsidRPr="00AB48EE">
                <w:rPr>
                  <w:rStyle w:val="Hyperlink"/>
                  <w:rFonts w:cs="Calibri"/>
                </w:rPr>
                <w:t>https://www.reed.co.uk/jobs/junior-simulation-developer-unreal-unity/36044361?source=searchResults#/jobs/unity-ai-jobs</w:t>
              </w:r>
            </w:hyperlink>
          </w:p>
        </w:tc>
      </w:tr>
      <w:tr w:rsidR="003C3628" w:rsidTr="00441512">
        <w:trPr>
          <w:trHeight w:val="291"/>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AI Software Engineer (Frostbite) found on Electronic Arts Guildford</w:t>
            </w:r>
          </w:p>
        </w:tc>
        <w:tc>
          <w:tcPr>
            <w:tcW w:w="6652" w:type="dxa"/>
          </w:tcPr>
          <w:p w:rsidR="003C3628" w:rsidRDefault="003C3628" w:rsidP="00441512">
            <w:pPr>
              <w:cnfStyle w:val="000000000000" w:firstRow="0" w:lastRow="0" w:firstColumn="0" w:lastColumn="0" w:oddVBand="0" w:evenVBand="0" w:oddHBand="0" w:evenHBand="0" w:firstRowFirstColumn="0" w:firstRowLastColumn="0" w:lastRowFirstColumn="0" w:lastRowLastColumn="0"/>
            </w:pPr>
            <w:hyperlink r:id="rId15" w:history="1">
              <w:r w:rsidRPr="00AB48EE">
                <w:rPr>
                  <w:rStyle w:val="Hyperlink"/>
                  <w:rFonts w:cs="Calibri"/>
                </w:rPr>
                <w:t>https://www.monster.co.uk/jobs/search/?q=games-ai-programmer&amp;cy=uk&amp;client=power&amp;jobid=76144984-bb61-448d-aa0c-3d3156709cc8</w:t>
              </w:r>
            </w:hyperlink>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AI Software Engineer (Frostbite)</w:t>
            </w:r>
          </w:p>
        </w:tc>
        <w:tc>
          <w:tcPr>
            <w:tcW w:w="6652" w:type="dxa"/>
          </w:tcPr>
          <w:p w:rsidR="003C3628" w:rsidRDefault="003C3628" w:rsidP="00441512">
            <w:pPr>
              <w:cnfStyle w:val="000000000000" w:firstRow="0" w:lastRow="0" w:firstColumn="0" w:lastColumn="0" w:oddVBand="0" w:evenVBand="0" w:oddHBand="0" w:evenHBand="0" w:firstRowFirstColumn="0" w:firstRowLastColumn="0" w:lastRowFirstColumn="0" w:lastRowLastColumn="0"/>
            </w:pPr>
            <w:hyperlink r:id="rId16" w:history="1">
              <w:r w:rsidRPr="00AB48EE">
                <w:rPr>
                  <w:rStyle w:val="Hyperlink"/>
                  <w:rFonts w:cs="Calibri"/>
                </w:rPr>
                <w:t>https://ea.gr8people.com/index.gp?method=cappportal.showJob&amp;layoutid=2092&amp;inp1541=&amp;opportunityid=152737&amp;sid=https://www.monster.co.uk/jobs/search/</w:t>
              </w:r>
            </w:hyperlink>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AI Programmer – Games – Nottingham UK</w:t>
            </w:r>
          </w:p>
        </w:tc>
        <w:tc>
          <w:tcPr>
            <w:tcW w:w="6652" w:type="dxa"/>
          </w:tcPr>
          <w:p w:rsidR="003C3628" w:rsidRDefault="003C3628" w:rsidP="00441512">
            <w:pPr>
              <w:cnfStyle w:val="000000000000" w:firstRow="0" w:lastRow="0" w:firstColumn="0" w:lastColumn="0" w:oddVBand="0" w:evenVBand="0" w:oddHBand="0" w:evenHBand="0" w:firstRowFirstColumn="0" w:firstRowLastColumn="0" w:lastRowFirstColumn="0" w:lastRowLastColumn="0"/>
            </w:pPr>
            <w:hyperlink r:id="rId17" w:anchor="htidocid=of8KtktB4q89ZalNAAAAAA%3D%3D" w:history="1">
              <w:r w:rsidRPr="009B3DC8">
                <w:rPr>
                  <w:rStyle w:val="Hyperlink"/>
                  <w:rFonts w:cstheme="minorBidi"/>
                </w:rPr>
                <w:t>https://www.google.co.uk/search?q=ai+programmer+jobs+in+games&amp;rlz=1C1CHBF_en-GBGB796GB796&amp;oq=ai+programmer+jobs+in+games&amp;aqs=chrome..69i57j69i60l2.4700j0j4&amp;sourceid=chrome&amp;ie=UTF-8&amp;ibp=htl;jobs#htidocid=of8KtktB4q89ZalNAAAAAA%3D%3D</w:t>
              </w:r>
            </w:hyperlink>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Junior AI Programmer</w:t>
            </w:r>
          </w:p>
        </w:tc>
        <w:tc>
          <w:tcPr>
            <w:tcW w:w="6652" w:type="dxa"/>
          </w:tcPr>
          <w:p w:rsidR="003C3628" w:rsidRDefault="003C3628" w:rsidP="00441512">
            <w:pPr>
              <w:cnfStyle w:val="000000000000" w:firstRow="0" w:lastRow="0" w:firstColumn="0" w:lastColumn="0" w:oddVBand="0" w:evenVBand="0" w:oddHBand="0" w:evenHBand="0" w:firstRowFirstColumn="0" w:firstRowLastColumn="0" w:lastRowFirstColumn="0" w:lastRowLastColumn="0"/>
            </w:pPr>
            <w:hyperlink r:id="rId18" w:anchor="fpstate=tldetail&amp;htidocid=KafJHi8VDCGg8xEQAAAAAA%3D%3D&amp;htivrt=jobs" w:history="1">
              <w:r w:rsidRPr="009B3DC8">
                <w:rPr>
                  <w:rStyle w:val="Hyperlink"/>
                  <w:rFonts w:cstheme="minorBidi"/>
                </w:rPr>
                <w:t>https://www.google.co.uk/search?q=junior+ai+programmer+jobs+in+games&amp;ibp=htl;jobs#fpstate=tldetail&amp;htidocid=KafJHi8VDCGg8xEQAAAAAA%3D%3D&amp;htivrt=jobs</w:t>
              </w:r>
            </w:hyperlink>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AI Programmer – Console and PC – Oxford</w:t>
            </w:r>
          </w:p>
        </w:tc>
        <w:tc>
          <w:tcPr>
            <w:tcW w:w="6652" w:type="dxa"/>
          </w:tcPr>
          <w:p w:rsidR="003C3628" w:rsidRDefault="003C3628" w:rsidP="00441512">
            <w:pPr>
              <w:cnfStyle w:val="000000000000" w:firstRow="0" w:lastRow="0" w:firstColumn="0" w:lastColumn="0" w:oddVBand="0" w:evenVBand="0" w:oddHBand="0" w:evenHBand="0" w:firstRowFirstColumn="0" w:firstRowLastColumn="0" w:lastRowFirstColumn="0" w:lastRowLastColumn="0"/>
            </w:pPr>
            <w:hyperlink r:id="rId19" w:anchor="fpstate=tldetail&amp;htidocid=BDVMlSlTW26vqC72AAAAAA%3D%3D&amp;htivrt=jobs" w:history="1">
              <w:r w:rsidRPr="009B3DC8">
                <w:rPr>
                  <w:rStyle w:val="Hyperlink"/>
                  <w:rFonts w:cstheme="minorBidi"/>
                </w:rPr>
                <w:t>https://www.google.co.uk/search?q=junior+ai+programmer+jobs+in+games&amp;ibp=htl;jobs#fpstate=tldetail&amp;htidocid=BDVMlSlTW26vqC72AAAAAA%3D%3D&amp;htivrt=jobs</w:t>
              </w:r>
            </w:hyperlink>
          </w:p>
        </w:tc>
      </w:tr>
    </w:tbl>
    <w:p w:rsidR="003C3628" w:rsidRPr="003C3628" w:rsidRDefault="003C3628" w:rsidP="003C3628">
      <w:pPr>
        <w:pStyle w:val="BodyText"/>
        <w:kinsoku w:val="0"/>
        <w:overflowPunct w:val="0"/>
        <w:jc w:val="both"/>
        <w:rPr>
          <w:bCs/>
        </w:rPr>
      </w:pPr>
    </w:p>
    <w:p w:rsidR="00DC6DDE" w:rsidRPr="00857790" w:rsidRDefault="00804FAF" w:rsidP="00857790">
      <w:pPr>
        <w:pStyle w:val="BodyText"/>
        <w:kinsoku w:val="0"/>
        <w:overflowPunct w:val="0"/>
        <w:spacing w:after="240"/>
        <w:rPr>
          <w:b/>
          <w:sz w:val="32"/>
          <w:u w:val="single"/>
        </w:rPr>
      </w:pPr>
      <w:r w:rsidRPr="00AB48EE">
        <w:rPr>
          <w:b/>
          <w:sz w:val="32"/>
          <w:u w:val="single"/>
        </w:rPr>
        <w:t>Bibliography</w:t>
      </w:r>
    </w:p>
    <w:p w:rsidR="00620805" w:rsidRPr="0005071A" w:rsidRDefault="00DC6DDE" w:rsidP="00620805">
      <w:pPr>
        <w:widowControl w:val="0"/>
        <w:autoSpaceDE w:val="0"/>
        <w:autoSpaceDN w:val="0"/>
        <w:adjustRightInd w:val="0"/>
        <w:spacing w:after="0" w:line="240" w:lineRule="auto"/>
        <w:ind w:left="480" w:hanging="480"/>
        <w:rPr>
          <w:rFonts w:ascii="Calibri" w:hAnsi="Calibri" w:cs="Calibri"/>
          <w:noProof/>
        </w:rPr>
      </w:pPr>
      <w:r w:rsidRPr="00857790">
        <w:rPr>
          <w:b/>
          <w:i/>
        </w:rPr>
        <w:fldChar w:fldCharType="begin" w:fldLock="1"/>
      </w:r>
      <w:r w:rsidRPr="00857790">
        <w:rPr>
          <w:b/>
          <w:i/>
        </w:rPr>
        <w:instrText xml:space="preserve">ADDIN Mendeley Bibliography CSL_BIBLIOGRAPHY </w:instrText>
      </w:r>
      <w:r w:rsidRPr="00857790">
        <w:rPr>
          <w:b/>
          <w:i/>
        </w:rPr>
        <w:fldChar w:fldCharType="separate"/>
      </w:r>
      <w:r w:rsidR="0005071A">
        <w:rPr>
          <w:rFonts w:ascii="Calibri" w:hAnsi="Calibri" w:cs="Calibri"/>
          <w:noProof/>
          <w:szCs w:val="24"/>
        </w:rPr>
        <w:t xml:space="preserve">Buckland, M. (2005) </w:t>
      </w:r>
      <w:r w:rsidR="0005071A">
        <w:rPr>
          <w:rFonts w:ascii="Calibri" w:hAnsi="Calibri" w:cs="Calibri"/>
          <w:i/>
          <w:noProof/>
          <w:szCs w:val="24"/>
        </w:rPr>
        <w:t>Programming Game AI by Example</w:t>
      </w:r>
      <w:r w:rsidR="0005071A">
        <w:rPr>
          <w:rFonts w:ascii="Calibri" w:hAnsi="Calibri" w:cs="Calibri"/>
          <w:noProof/>
          <w:szCs w:val="24"/>
        </w:rPr>
        <w:t>. Wordware Pub.</w:t>
      </w:r>
    </w:p>
    <w:p w:rsidR="00857790" w:rsidRPr="00857790" w:rsidRDefault="00DC6DDE" w:rsidP="00857790">
      <w:pPr>
        <w:spacing w:after="0"/>
        <w:rPr>
          <w:b/>
          <w:i/>
        </w:rPr>
      </w:pPr>
      <w:r w:rsidRPr="00857790">
        <w:rPr>
          <w:b/>
          <w:i/>
        </w:rPr>
        <w:fldChar w:fldCharType="end"/>
      </w:r>
      <w:r w:rsidR="00857790" w:rsidRPr="00857790">
        <w:rPr>
          <w:b/>
          <w:i/>
        </w:rPr>
        <w:tab/>
        <w:t>Summary of Book</w:t>
      </w:r>
    </w:p>
    <w:p w:rsidR="00857790" w:rsidRPr="00857790" w:rsidRDefault="00857790" w:rsidP="00D83498">
      <w:pPr>
        <w:spacing w:after="0"/>
        <w:ind w:left="720"/>
      </w:pPr>
      <w:r w:rsidRPr="00857790">
        <w:t>Programming Game AI by Example was a good starting point for my research, having used the book before in my previous years, I knew I could find relevant information here.  For my final project I have used Buckland for researc</w:t>
      </w:r>
      <w:r>
        <w:t>h into finite-state machines, hierarchical finite-state machines and</w:t>
      </w:r>
      <w:r w:rsidRPr="00857790">
        <w:t xml:space="preserve"> steering behaviours to create autonomous agents.  Buckland goes into a good amount of detail in both subjects referencing other notable pieces of work such as Craig Reynolds.</w:t>
      </w:r>
    </w:p>
    <w:p w:rsidR="007761EF" w:rsidRDefault="007761EF" w:rsidP="00163086">
      <w:pPr>
        <w:spacing w:after="0"/>
      </w:pPr>
    </w:p>
    <w:p w:rsidR="007761EF" w:rsidRPr="00DF752C" w:rsidRDefault="007761EF" w:rsidP="007761EF">
      <w:pPr>
        <w:spacing w:after="0"/>
        <w:rPr>
          <w:i/>
        </w:rPr>
      </w:pPr>
      <w:r w:rsidRPr="00DF752C">
        <w:t xml:space="preserve">Champandard, A. J and Dunstan, P. (2014) “The Behaviour Tree Starter Kit” in </w:t>
      </w:r>
      <w:r w:rsidRPr="00DF752C">
        <w:rPr>
          <w:i/>
        </w:rPr>
        <w:t>Game AI Pro,</w:t>
      </w:r>
      <w:r w:rsidRPr="00DF752C">
        <w:t xml:space="preserve"> edited by Steve Rabin. Boca Raton, FL: CRC Press 2014, pp. 73-91.</w:t>
      </w:r>
    </w:p>
    <w:p w:rsidR="007761EF" w:rsidRPr="00DF752C" w:rsidRDefault="007761EF" w:rsidP="007761EF">
      <w:pPr>
        <w:spacing w:after="0"/>
        <w:ind w:firstLine="720"/>
        <w:rPr>
          <w:b/>
          <w:i/>
        </w:rPr>
      </w:pPr>
      <w:r w:rsidRPr="00DF752C">
        <w:rPr>
          <w:b/>
          <w:i/>
        </w:rPr>
        <w:t>Summary of Article:</w:t>
      </w:r>
    </w:p>
    <w:p w:rsidR="007761EF" w:rsidRDefault="00DF752C" w:rsidP="00D83498">
      <w:pPr>
        <w:spacing w:after="0"/>
        <w:ind w:left="720"/>
      </w:pPr>
      <w:r w:rsidRPr="00DF752C">
        <w:lastRenderedPageBreak/>
        <w:t>In chapter 6 of Game AI Pro, Champandard and Dunstan provide information to start creating a behaviour tree, giving examples of how to create a first and a second-generation tree, keeping the memory optimised, such as controlling when the tree updates.  They then explain the concepts of composite and selector nodes and how to use them, finally they discuss ways to make the behaviour tree event-driven.</w:t>
      </w:r>
    </w:p>
    <w:p w:rsidR="00E1124E" w:rsidRPr="00DF752C" w:rsidRDefault="00E1124E" w:rsidP="00E1124E">
      <w:pPr>
        <w:spacing w:after="0"/>
      </w:pPr>
    </w:p>
    <w:p w:rsidR="007761EF" w:rsidRPr="00163086" w:rsidRDefault="007761EF" w:rsidP="007761EF">
      <w:pPr>
        <w:spacing w:after="0"/>
        <w:rPr>
          <w:b/>
          <w:bCs/>
        </w:rPr>
      </w:pPr>
      <w:r w:rsidRPr="00163086">
        <w:t>Champandard, A. J (2007, July</w:t>
      </w:r>
      <w:r>
        <w:t>, a</w:t>
      </w:r>
      <w:r w:rsidRPr="00163086">
        <w:t xml:space="preserve">). </w:t>
      </w:r>
      <w:r w:rsidRPr="00163086">
        <w:rPr>
          <w:bCs/>
        </w:rPr>
        <w:t>The Flexibility of Selectors for Hierarchical Logic</w:t>
      </w:r>
      <w:r w:rsidRPr="00163086">
        <w:t xml:space="preserve">. </w:t>
      </w:r>
      <w:proofErr w:type="spellStart"/>
      <w:r w:rsidRPr="00163086">
        <w:rPr>
          <w:i/>
        </w:rPr>
        <w:t>AiGameDev</w:t>
      </w:r>
      <w:proofErr w:type="spellEnd"/>
      <w:r w:rsidRPr="00163086">
        <w:rPr>
          <w:i/>
        </w:rPr>
        <w:t>.</w:t>
      </w:r>
      <w:r w:rsidRPr="00163086">
        <w:t xml:space="preserve"> [online] Available at http://aigamedev.com/open/article/selector/ [Accessed 2 Nov. 2018]</w:t>
      </w:r>
    </w:p>
    <w:p w:rsidR="007761EF" w:rsidRPr="00163086" w:rsidRDefault="007761EF" w:rsidP="007761EF">
      <w:pPr>
        <w:spacing w:after="0"/>
        <w:ind w:firstLine="720"/>
        <w:rPr>
          <w:b/>
          <w:i/>
        </w:rPr>
      </w:pPr>
      <w:r w:rsidRPr="00163086">
        <w:rPr>
          <w:b/>
          <w:i/>
        </w:rPr>
        <w:t>Summary of Article:</w:t>
      </w:r>
    </w:p>
    <w:p w:rsidR="007761EF" w:rsidRDefault="007761EF" w:rsidP="00D83498">
      <w:pPr>
        <w:spacing w:after="0"/>
        <w:ind w:left="720"/>
      </w:pPr>
      <w:r w:rsidRPr="00163086">
        <w:t xml:space="preserve">In this online article Champandard explains how important selector nodes are in a Behaviour Tree.  Champandard then goes on to talk </w:t>
      </w:r>
      <w:r w:rsidR="006C6389" w:rsidRPr="00163086">
        <w:t>a</w:t>
      </w:r>
      <w:r w:rsidR="006C6389">
        <w:t>b</w:t>
      </w:r>
      <w:r w:rsidR="006C6389" w:rsidRPr="00163086">
        <w:t>out</w:t>
      </w:r>
      <w:r w:rsidRPr="00163086">
        <w:t xml:space="preserve"> how selectors can be configured using probability and priority to select the appropriate child, giving designers some control over how the tree executes.</w:t>
      </w:r>
    </w:p>
    <w:p w:rsidR="007761EF" w:rsidRDefault="007761EF" w:rsidP="00C41463">
      <w:pPr>
        <w:spacing w:after="0"/>
      </w:pPr>
    </w:p>
    <w:p w:rsidR="007761EF" w:rsidRPr="00163086" w:rsidRDefault="007761EF" w:rsidP="007761EF">
      <w:pPr>
        <w:spacing w:after="0"/>
        <w:rPr>
          <w:b/>
          <w:bCs/>
        </w:rPr>
      </w:pPr>
      <w:r w:rsidRPr="00163086">
        <w:t>Champandard, A. J (2007, July</w:t>
      </w:r>
      <w:r>
        <w:t>, b</w:t>
      </w:r>
      <w:r w:rsidRPr="00163086">
        <w:t xml:space="preserve">). </w:t>
      </w:r>
      <w:r w:rsidRPr="00163086">
        <w:rPr>
          <w:bCs/>
        </w:rPr>
        <w:t xml:space="preserve">The Power of Sequences for Hierarchical </w:t>
      </w:r>
      <w:proofErr w:type="spellStart"/>
      <w:r w:rsidRPr="00163086">
        <w:rPr>
          <w:bCs/>
        </w:rPr>
        <w:t>Behaviors</w:t>
      </w:r>
      <w:proofErr w:type="spellEnd"/>
      <w:r w:rsidRPr="00163086">
        <w:t xml:space="preserve">. </w:t>
      </w:r>
      <w:proofErr w:type="spellStart"/>
      <w:r w:rsidRPr="00163086">
        <w:rPr>
          <w:i/>
        </w:rPr>
        <w:t>AiGameDev</w:t>
      </w:r>
      <w:proofErr w:type="spellEnd"/>
      <w:r w:rsidRPr="00163086">
        <w:rPr>
          <w:i/>
        </w:rPr>
        <w:t>.</w:t>
      </w:r>
      <w:r w:rsidRPr="00163086">
        <w:t xml:space="preserve"> [online] Available at http://aigamedev.com/open/article/sequence/ [Accessed 2 Nov. 2018]</w:t>
      </w:r>
    </w:p>
    <w:p w:rsidR="007761EF" w:rsidRPr="00163086" w:rsidRDefault="007761EF" w:rsidP="007761EF">
      <w:pPr>
        <w:spacing w:after="0"/>
        <w:ind w:firstLine="720"/>
        <w:rPr>
          <w:b/>
          <w:i/>
        </w:rPr>
      </w:pPr>
      <w:r w:rsidRPr="00163086">
        <w:rPr>
          <w:b/>
          <w:i/>
        </w:rPr>
        <w:t>Summary of Article:</w:t>
      </w:r>
    </w:p>
    <w:p w:rsidR="007761EF" w:rsidRPr="00163086" w:rsidRDefault="007761EF" w:rsidP="007761EF">
      <w:pPr>
        <w:spacing w:after="0"/>
        <w:ind w:left="720"/>
      </w:pPr>
      <w:r w:rsidRPr="00163086">
        <w:t xml:space="preserve">Champandard explains how vital sequence nodes are, and how they follow the execution order of their children making them easy for designers to use.  Champandard then goes on to talk about the robustness of a sequence node, and how the engine should only use one, that is able to handle </w:t>
      </w:r>
      <w:r w:rsidR="003C3628" w:rsidRPr="00163086">
        <w:t>all</w:t>
      </w:r>
      <w:r w:rsidRPr="00163086">
        <w:t xml:space="preserve"> the codes returned by its children. </w:t>
      </w:r>
    </w:p>
    <w:p w:rsidR="000A1916" w:rsidRPr="00AB48EE" w:rsidRDefault="000A1916" w:rsidP="00163086">
      <w:pPr>
        <w:spacing w:after="0"/>
        <w:rPr>
          <w:b/>
          <w:i/>
          <w:color w:val="FF0000"/>
        </w:rPr>
      </w:pPr>
    </w:p>
    <w:p w:rsidR="0079450A" w:rsidRPr="00AB48EE" w:rsidRDefault="0079450A" w:rsidP="00163086">
      <w:pPr>
        <w:spacing w:after="0"/>
      </w:pPr>
      <w:r w:rsidRPr="00AB48EE">
        <w:t>Champandard, A. J. (2007, September</w:t>
      </w:r>
      <w:r w:rsidR="007761EF">
        <w:t>, b</w:t>
      </w:r>
      <w:r w:rsidRPr="00AB48EE">
        <w:t xml:space="preserve">). Understanding </w:t>
      </w:r>
      <w:proofErr w:type="spellStart"/>
      <w:r w:rsidRPr="00AB48EE">
        <w:t>Behavior</w:t>
      </w:r>
      <w:proofErr w:type="spellEnd"/>
      <w:r w:rsidRPr="00AB48EE">
        <w:t xml:space="preserve"> Trees. </w:t>
      </w:r>
      <w:proofErr w:type="spellStart"/>
      <w:r w:rsidRPr="00AB48EE">
        <w:rPr>
          <w:i/>
        </w:rPr>
        <w:t>AiGameDev</w:t>
      </w:r>
      <w:proofErr w:type="spellEnd"/>
      <w:r w:rsidRPr="00AB48EE">
        <w:rPr>
          <w:i/>
        </w:rPr>
        <w:t xml:space="preserve">. </w:t>
      </w:r>
      <w:r w:rsidRPr="00AB48EE">
        <w:t>[online] Available at http://aigamedev.com/open/arti</w:t>
      </w:r>
      <w:r w:rsidR="00344823">
        <w:t>cle/bt-overview/ [Accessed 2</w:t>
      </w:r>
      <w:r w:rsidR="00344823" w:rsidRPr="00344823">
        <w:rPr>
          <w:vertAlign w:val="superscript"/>
        </w:rPr>
        <w:t>nd</w:t>
      </w:r>
      <w:r w:rsidR="00344823">
        <w:t xml:space="preserve"> Nov</w:t>
      </w:r>
      <w:r w:rsidRPr="00AB48EE">
        <w:t>. 2018]</w:t>
      </w:r>
    </w:p>
    <w:p w:rsidR="0079450A" w:rsidRPr="00AB48EE" w:rsidRDefault="0079450A" w:rsidP="00163086">
      <w:pPr>
        <w:spacing w:after="0"/>
        <w:ind w:firstLine="720"/>
        <w:rPr>
          <w:b/>
          <w:i/>
        </w:rPr>
      </w:pPr>
      <w:r w:rsidRPr="00AB48EE">
        <w:rPr>
          <w:b/>
          <w:i/>
        </w:rPr>
        <w:t>Summary of Article:</w:t>
      </w:r>
    </w:p>
    <w:p w:rsidR="00163086" w:rsidRPr="00AB48EE" w:rsidRDefault="0079450A" w:rsidP="00163086">
      <w:pPr>
        <w:spacing w:after="0"/>
        <w:ind w:left="720"/>
        <w:rPr>
          <w:color w:val="FF0000"/>
        </w:rPr>
      </w:pPr>
      <w:r w:rsidRPr="00AB48EE">
        <w:t xml:space="preserve">This article discusses the differences between finite-state machines (FSM), hierarchical FSM and behaviour trees (BT).  It explains how a BT is modular and able to add extra behaviours without causing too much trouble while still being very powerful and </w:t>
      </w:r>
      <w:r w:rsidR="00183AA3" w:rsidRPr="00AB48EE">
        <w:t>accessible</w:t>
      </w:r>
      <w:r w:rsidRPr="00AB48EE">
        <w:t>.</w:t>
      </w:r>
    </w:p>
    <w:p w:rsidR="0079450A" w:rsidRPr="00AB48EE" w:rsidRDefault="0079450A" w:rsidP="00163086">
      <w:pPr>
        <w:spacing w:after="0"/>
        <w:ind w:firstLine="720"/>
        <w:rPr>
          <w:b/>
          <w:i/>
          <w:color w:val="FF0000"/>
        </w:rPr>
      </w:pPr>
    </w:p>
    <w:p w:rsidR="0079450A" w:rsidRPr="00086E0D" w:rsidRDefault="0079450A" w:rsidP="00163086">
      <w:pPr>
        <w:spacing w:after="0"/>
      </w:pPr>
      <w:r w:rsidRPr="00086E0D">
        <w:t xml:space="preserve">Dawe, M. (2014) “Real-World Behaviour Trees in Script” in </w:t>
      </w:r>
      <w:r w:rsidRPr="00086E0D">
        <w:rPr>
          <w:i/>
        </w:rPr>
        <w:t xml:space="preserve">Game AI Pro, </w:t>
      </w:r>
      <w:r w:rsidRPr="00086E0D">
        <w:t>edited by Steve Rabin. Boca Raton, FL: CRC Press 2014,</w:t>
      </w:r>
      <w:r w:rsidRPr="00086E0D">
        <w:rPr>
          <w:i/>
        </w:rPr>
        <w:t xml:space="preserve"> </w:t>
      </w:r>
      <w:r w:rsidRPr="00086E0D">
        <w:t>pp. 93-98</w:t>
      </w:r>
    </w:p>
    <w:p w:rsidR="0079450A" w:rsidRPr="00086E0D" w:rsidRDefault="0079450A" w:rsidP="00163086">
      <w:pPr>
        <w:spacing w:after="0"/>
        <w:ind w:firstLine="720"/>
        <w:rPr>
          <w:b/>
          <w:i/>
        </w:rPr>
      </w:pPr>
      <w:r w:rsidRPr="00086E0D">
        <w:rPr>
          <w:b/>
          <w:i/>
        </w:rPr>
        <w:t>Summary of Article:</w:t>
      </w:r>
    </w:p>
    <w:p w:rsidR="00B14080" w:rsidRPr="00086E0D" w:rsidRDefault="00B14080" w:rsidP="009B4778">
      <w:pPr>
        <w:spacing w:after="0"/>
        <w:ind w:left="720"/>
      </w:pPr>
      <w:r w:rsidRPr="00086E0D">
        <w:t xml:space="preserve">Dawe explains how powerful behaviour trees can be to control an agent’s </w:t>
      </w:r>
      <w:r w:rsidR="006B6F19" w:rsidRPr="00086E0D">
        <w:t>decision-making</w:t>
      </w:r>
      <w:r w:rsidRPr="00086E0D">
        <w:t xml:space="preserve"> process</w:t>
      </w:r>
      <w:r w:rsidR="00086E0D" w:rsidRPr="00086E0D">
        <w:t xml:space="preserve"> using example from </w:t>
      </w:r>
      <w:r w:rsidR="00086E0D" w:rsidRPr="00086E0D">
        <w:rPr>
          <w:i/>
        </w:rPr>
        <w:t xml:space="preserve">Kingdoms of Amalur: Reckoning </w:t>
      </w:r>
      <w:r w:rsidR="00086E0D" w:rsidRPr="00086E0D">
        <w:t xml:space="preserve">and explaining how using an </w:t>
      </w:r>
      <w:proofErr w:type="spellStart"/>
      <w:r w:rsidR="00086E0D" w:rsidRPr="00086E0D">
        <w:t>on_enter</w:t>
      </w:r>
      <w:proofErr w:type="spellEnd"/>
      <w:r w:rsidR="00086E0D" w:rsidRPr="00086E0D">
        <w:t xml:space="preserve"> and </w:t>
      </w:r>
      <w:proofErr w:type="spellStart"/>
      <w:r w:rsidR="00086E0D" w:rsidRPr="00086E0D">
        <w:t>on_exit</w:t>
      </w:r>
      <w:proofErr w:type="spellEnd"/>
      <w:r w:rsidR="00086E0D" w:rsidRPr="00086E0D">
        <w:t xml:space="preserve"> function within the behaviour can help perform functions on first time set up or a clean-up function as (Buckland, 2005) also talks about.</w:t>
      </w:r>
    </w:p>
    <w:p w:rsidR="0079450A" w:rsidRPr="00AB48EE" w:rsidRDefault="0079450A" w:rsidP="00163086">
      <w:pPr>
        <w:spacing w:after="0"/>
      </w:pPr>
    </w:p>
    <w:p w:rsidR="00804FAF" w:rsidRPr="00AB48EE" w:rsidRDefault="0042594B" w:rsidP="00163086">
      <w:pPr>
        <w:spacing w:after="0"/>
        <w:rPr>
          <w:i/>
        </w:rPr>
      </w:pPr>
      <w:r w:rsidRPr="00AB48EE">
        <w:t>Dill, K.</w:t>
      </w:r>
      <w:r w:rsidR="00804FAF" w:rsidRPr="00AB48EE">
        <w:t xml:space="preserve"> (2014) “Structural Architecture – Common Tricks of the Trade” in </w:t>
      </w:r>
      <w:r w:rsidR="00804FAF" w:rsidRPr="00AB48EE">
        <w:rPr>
          <w:i/>
        </w:rPr>
        <w:t>Game AI Pro,</w:t>
      </w:r>
      <w:r w:rsidR="00804FAF" w:rsidRPr="00AB48EE">
        <w:t xml:space="preserve"> edited by Steve Rabin. Boca Raton, FL: CRC Press 2014, pp 61-71.</w:t>
      </w:r>
    </w:p>
    <w:p w:rsidR="00804FAF" w:rsidRPr="00AB48EE" w:rsidRDefault="00804FAF" w:rsidP="00163086">
      <w:pPr>
        <w:spacing w:after="0"/>
        <w:ind w:firstLine="720"/>
        <w:rPr>
          <w:b/>
          <w:i/>
        </w:rPr>
      </w:pPr>
      <w:r w:rsidRPr="00AB48EE">
        <w:rPr>
          <w:b/>
          <w:i/>
        </w:rPr>
        <w:t>Summary of Article:</w:t>
      </w:r>
    </w:p>
    <w:p w:rsidR="00804FAF" w:rsidRPr="00AB48EE" w:rsidRDefault="00804FAF" w:rsidP="00163086">
      <w:pPr>
        <w:spacing w:after="0"/>
        <w:ind w:left="720"/>
        <w:rPr>
          <w:i/>
        </w:rPr>
      </w:pPr>
      <w:r w:rsidRPr="00AB48EE">
        <w:t xml:space="preserve">A paper that discusses many different common techniques that are used within the AI industry.  Goes into details about common architectures such as; </w:t>
      </w:r>
      <w:r w:rsidRPr="00AB48EE">
        <w:rPr>
          <w:i/>
        </w:rPr>
        <w:t xml:space="preserve">goal-oriented action planners (GOAP), finite-state machines(FSM) </w:t>
      </w:r>
      <w:r w:rsidRPr="00AB48EE">
        <w:t>and</w:t>
      </w:r>
      <w:r w:rsidRPr="00AB48EE">
        <w:rPr>
          <w:i/>
        </w:rPr>
        <w:t xml:space="preserve"> behaviour trees (BT).</w:t>
      </w:r>
    </w:p>
    <w:p w:rsidR="0079450A" w:rsidRPr="00AB48EE" w:rsidRDefault="0079450A" w:rsidP="00163086">
      <w:pPr>
        <w:spacing w:after="0"/>
        <w:rPr>
          <w:i/>
        </w:rPr>
      </w:pPr>
    </w:p>
    <w:p w:rsidR="0079450A" w:rsidRPr="00AB48EE" w:rsidRDefault="0079450A" w:rsidP="00163086">
      <w:pPr>
        <w:spacing w:after="0"/>
      </w:pPr>
      <w:r w:rsidRPr="00AB48EE">
        <w:t>Game Developers Conference</w:t>
      </w:r>
      <w:r w:rsidRPr="00AB48EE">
        <w:rPr>
          <w:i/>
        </w:rPr>
        <w:t>. (2015). </w:t>
      </w:r>
      <w:r w:rsidRPr="00AB48EE">
        <w:rPr>
          <w:i/>
          <w:iCs/>
        </w:rPr>
        <w:t>Less is More: Designing Awesome AI for Games</w:t>
      </w:r>
      <w:r w:rsidRPr="00AB48EE">
        <w:t>. [online] Available at: https://www.youtube.com/watch?v=1</w:t>
      </w:r>
      <w:r w:rsidR="00344823">
        <w:t>xWg54mdQos&amp;t=51s [Accessed 18</w:t>
      </w:r>
      <w:r w:rsidR="00344823" w:rsidRPr="00344823">
        <w:rPr>
          <w:vertAlign w:val="superscript"/>
        </w:rPr>
        <w:t>th</w:t>
      </w:r>
      <w:r w:rsidR="00344823">
        <w:t xml:space="preserve"> Oct</w:t>
      </w:r>
      <w:r w:rsidRPr="00AB48EE">
        <w:t>. 2018].</w:t>
      </w:r>
    </w:p>
    <w:p w:rsidR="0079450A" w:rsidRPr="00AB48EE" w:rsidRDefault="0079450A" w:rsidP="00163086">
      <w:pPr>
        <w:spacing w:after="0"/>
        <w:ind w:firstLine="720"/>
        <w:rPr>
          <w:b/>
          <w:i/>
        </w:rPr>
      </w:pPr>
      <w:r w:rsidRPr="00AB48EE">
        <w:rPr>
          <w:b/>
          <w:i/>
        </w:rPr>
        <w:t>Summary of Article:</w:t>
      </w:r>
    </w:p>
    <w:p w:rsidR="0079450A" w:rsidRPr="00AB48EE" w:rsidRDefault="0079450A" w:rsidP="00163086">
      <w:pPr>
        <w:spacing w:after="0"/>
        <w:ind w:left="720"/>
      </w:pPr>
      <w:r w:rsidRPr="00AB48EE">
        <w:lastRenderedPageBreak/>
        <w:t xml:space="preserve">In this short video Kimberly </w:t>
      </w:r>
      <w:proofErr w:type="spellStart"/>
      <w:r w:rsidRPr="00AB48EE">
        <w:t>Voll</w:t>
      </w:r>
      <w:proofErr w:type="spellEnd"/>
      <w:r w:rsidRPr="00AB48EE">
        <w:rPr>
          <w:color w:val="FF0000"/>
        </w:rPr>
        <w:t xml:space="preserve"> </w:t>
      </w:r>
      <w:r w:rsidRPr="00AB48EE">
        <w:t>explains the problems she faced while trying to overcomplicate the AI on a game she is working on called ROCKETSROCKETSROCKETS and how taking a step back and not overthinking the problem can produce you with the solution, always make sure the AI is performing believable functions.</w:t>
      </w:r>
    </w:p>
    <w:p w:rsidR="0079450A" w:rsidRPr="00AB48EE" w:rsidRDefault="0079450A" w:rsidP="00163086">
      <w:pPr>
        <w:spacing w:after="0"/>
        <w:ind w:left="720"/>
      </w:pPr>
    </w:p>
    <w:p w:rsidR="0079450A" w:rsidRPr="00AB48EE" w:rsidRDefault="0079450A" w:rsidP="00163086">
      <w:pPr>
        <w:spacing w:after="0"/>
      </w:pPr>
      <w:r w:rsidRPr="00AB48EE">
        <w:t>Game Developers Conference</w:t>
      </w:r>
      <w:r w:rsidRPr="00AB48EE">
        <w:rPr>
          <w:i/>
        </w:rPr>
        <w:t>. (2015). </w:t>
      </w:r>
      <w:r w:rsidRPr="00AB48EE">
        <w:rPr>
          <w:i/>
          <w:iCs/>
        </w:rPr>
        <w:t>Tales from the Trenches: AI Disaster Stories</w:t>
      </w:r>
      <w:r w:rsidRPr="00AB48EE">
        <w:rPr>
          <w:i/>
        </w:rPr>
        <w:t xml:space="preserve">. </w:t>
      </w:r>
      <w:r w:rsidRPr="00AB48EE">
        <w:t>[online] Available at: https://www.youtube.com/watch?v=__</w:t>
      </w:r>
      <w:r w:rsidR="00344823">
        <w:t>5whYgSTV0&amp;t=959s [Accessed 3</w:t>
      </w:r>
      <w:r w:rsidR="00344823" w:rsidRPr="00344823">
        <w:rPr>
          <w:vertAlign w:val="superscript"/>
        </w:rPr>
        <w:t>rd</w:t>
      </w:r>
      <w:r w:rsidR="00344823">
        <w:t xml:space="preserve"> Oct</w:t>
      </w:r>
      <w:r w:rsidRPr="00AB48EE">
        <w:t>. 2018].</w:t>
      </w:r>
    </w:p>
    <w:p w:rsidR="0079450A" w:rsidRPr="00AB48EE" w:rsidRDefault="0079450A" w:rsidP="00163086">
      <w:pPr>
        <w:spacing w:after="0"/>
        <w:ind w:firstLine="720"/>
        <w:rPr>
          <w:b/>
          <w:i/>
        </w:rPr>
      </w:pPr>
      <w:r w:rsidRPr="00AB48EE">
        <w:rPr>
          <w:b/>
          <w:i/>
        </w:rPr>
        <w:t>Summary of Article:</w:t>
      </w:r>
    </w:p>
    <w:p w:rsidR="0079450A" w:rsidRPr="00AB48EE" w:rsidRDefault="0079450A" w:rsidP="00163086">
      <w:pPr>
        <w:spacing w:after="0"/>
        <w:ind w:left="720"/>
      </w:pPr>
      <w:r w:rsidRPr="00AB48EE">
        <w:t>During this section of the GDC known AI programmers took to the stage to share their stories and failures that they have experienced or witnessed during their career and hope that having the knowledge can help prevent others from doing the same, such as commenting a second of code out and forgetting about it.</w:t>
      </w:r>
    </w:p>
    <w:p w:rsidR="0079450A" w:rsidRPr="00AB48EE" w:rsidRDefault="0079450A" w:rsidP="00163086">
      <w:pPr>
        <w:spacing w:after="0"/>
        <w:ind w:left="720"/>
        <w:rPr>
          <w:i/>
        </w:rPr>
      </w:pPr>
    </w:p>
    <w:p w:rsidR="0079450A" w:rsidRPr="00AB48EE" w:rsidRDefault="0079450A" w:rsidP="00163086">
      <w:pPr>
        <w:spacing w:after="0"/>
      </w:pPr>
      <w:r w:rsidRPr="00AB48EE">
        <w:t>Game Developers Conference</w:t>
      </w:r>
      <w:r w:rsidRPr="00AB48EE">
        <w:rPr>
          <w:i/>
        </w:rPr>
        <w:t xml:space="preserve">. (2015). </w:t>
      </w:r>
      <w:r w:rsidRPr="00AB48EE">
        <w:rPr>
          <w:i/>
          <w:iCs/>
        </w:rPr>
        <w:t>The Simplest AI Trick in the Book</w:t>
      </w:r>
      <w:r w:rsidRPr="00AB48EE">
        <w:rPr>
          <w:i/>
        </w:rPr>
        <w:t xml:space="preserve">. [online] </w:t>
      </w:r>
      <w:r w:rsidRPr="00AB48EE">
        <w:t>Available at: https://www.youtube.com/watch?v=i</w:t>
      </w:r>
      <w:r w:rsidR="00344823">
        <w:t>VBCBcEANBc&amp;t=23s [Accessed 15</w:t>
      </w:r>
      <w:r w:rsidR="00344823" w:rsidRPr="00344823">
        <w:rPr>
          <w:vertAlign w:val="superscript"/>
        </w:rPr>
        <w:t>th</w:t>
      </w:r>
      <w:r w:rsidR="00344823">
        <w:t xml:space="preserve"> Oct</w:t>
      </w:r>
      <w:r w:rsidRPr="00AB48EE">
        <w:t>. 2018].</w:t>
      </w:r>
    </w:p>
    <w:p w:rsidR="0079450A" w:rsidRPr="00AB48EE" w:rsidRDefault="0079450A" w:rsidP="00163086">
      <w:pPr>
        <w:spacing w:after="0"/>
        <w:ind w:firstLine="720"/>
        <w:rPr>
          <w:b/>
          <w:i/>
        </w:rPr>
      </w:pPr>
      <w:r w:rsidRPr="00AB48EE">
        <w:rPr>
          <w:b/>
          <w:i/>
        </w:rPr>
        <w:t>Summary of Article:</w:t>
      </w:r>
    </w:p>
    <w:p w:rsidR="0079450A" w:rsidRPr="00AB48EE" w:rsidRDefault="0079450A" w:rsidP="00163086">
      <w:pPr>
        <w:spacing w:after="0"/>
        <w:ind w:left="720"/>
      </w:pPr>
      <w:r w:rsidRPr="00AB48EE">
        <w:t>During this conference in 2015 5 different AI programmers stood up and explained some of their tips and tricks that they use to help them develop the AI in their game.</w:t>
      </w:r>
    </w:p>
    <w:p w:rsidR="00804FAF" w:rsidRPr="00AB48EE" w:rsidRDefault="00804FAF" w:rsidP="00163086">
      <w:pPr>
        <w:spacing w:after="0"/>
        <w:rPr>
          <w:b/>
        </w:rPr>
      </w:pPr>
    </w:p>
    <w:p w:rsidR="0079450A" w:rsidRPr="00AB48EE" w:rsidRDefault="0079450A" w:rsidP="00163086">
      <w:pPr>
        <w:spacing w:after="0"/>
        <w:rPr>
          <w:b/>
          <w:i/>
          <w:color w:val="FF0000"/>
        </w:rPr>
      </w:pPr>
      <w:r w:rsidRPr="00AB48EE">
        <w:t xml:space="preserve">Heitner, D. (2018, May). How Artificial Intelligence May Further Develop the Fast-Growing eSports Industry. </w:t>
      </w:r>
      <w:r w:rsidRPr="00AB48EE">
        <w:rPr>
          <w:i/>
        </w:rPr>
        <w:t>Forbes</w:t>
      </w:r>
      <w:r w:rsidRPr="00AB48EE">
        <w:t>. [online] Available at https://www.forbes.com/sites/darrenheitner/2018/05/13/how-artificial-intelligence-may-further-develop-the-fast-growing-esports-indust</w:t>
      </w:r>
      <w:r w:rsidR="00344823">
        <w:t>ry/#a8db3d538581 [Accessed 15</w:t>
      </w:r>
      <w:r w:rsidR="00344823" w:rsidRPr="00344823">
        <w:rPr>
          <w:vertAlign w:val="superscript"/>
        </w:rPr>
        <w:t>th</w:t>
      </w:r>
      <w:r w:rsidR="00344823">
        <w:t xml:space="preserve"> Oct</w:t>
      </w:r>
      <w:r w:rsidRPr="00AB48EE">
        <w:t>. 2018]</w:t>
      </w:r>
    </w:p>
    <w:p w:rsidR="0079450A" w:rsidRPr="00AB48EE" w:rsidRDefault="0079450A" w:rsidP="00163086">
      <w:pPr>
        <w:spacing w:after="0"/>
        <w:ind w:firstLine="720"/>
        <w:rPr>
          <w:b/>
          <w:i/>
        </w:rPr>
      </w:pPr>
      <w:r w:rsidRPr="00AB48EE">
        <w:rPr>
          <w:b/>
          <w:i/>
        </w:rPr>
        <w:t>Summary of Article:</w:t>
      </w:r>
    </w:p>
    <w:p w:rsidR="0079450A" w:rsidRPr="00AB48EE" w:rsidRDefault="0079450A" w:rsidP="00163086">
      <w:pPr>
        <w:spacing w:after="0"/>
        <w:ind w:left="720"/>
      </w:pPr>
      <w:r w:rsidRPr="00AB48EE">
        <w:t xml:space="preserve">This article talks about how AI might be developed in the future due to recent developments in areas such as </w:t>
      </w:r>
      <w:r w:rsidRPr="00AB48EE">
        <w:rPr>
          <w:i/>
        </w:rPr>
        <w:t>Machine Learning</w:t>
      </w:r>
      <w:r w:rsidRPr="00AB48EE">
        <w:t xml:space="preserve"> and </w:t>
      </w:r>
      <w:r w:rsidRPr="00AB48EE">
        <w:rPr>
          <w:i/>
        </w:rPr>
        <w:t>The Internet of Things (IoT)</w:t>
      </w:r>
      <w:r w:rsidRPr="00AB48EE">
        <w:t xml:space="preserve">.  </w:t>
      </w:r>
    </w:p>
    <w:p w:rsidR="00804FAF" w:rsidRPr="003438AE" w:rsidRDefault="00804FAF" w:rsidP="00163086">
      <w:pPr>
        <w:spacing w:after="0"/>
      </w:pPr>
    </w:p>
    <w:p w:rsidR="00804FAF" w:rsidRPr="003438AE" w:rsidRDefault="00804FAF" w:rsidP="00163086">
      <w:pPr>
        <w:spacing w:after="0"/>
      </w:pPr>
      <w:r w:rsidRPr="003438AE">
        <w:t>Hilburn</w:t>
      </w:r>
      <w:r w:rsidR="0042594B" w:rsidRPr="003438AE">
        <w:t>, D</w:t>
      </w:r>
      <w:r w:rsidRPr="003438AE">
        <w:t xml:space="preserve">. (2014) “Simulating Behaviour Trees” in </w:t>
      </w:r>
      <w:r w:rsidRPr="003438AE">
        <w:rPr>
          <w:i/>
        </w:rPr>
        <w:t xml:space="preserve">Game AI Pro, </w:t>
      </w:r>
      <w:r w:rsidRPr="003438AE">
        <w:t>edited by Steve Rabin. Boca Raton, FL: CRC Press 2014,</w:t>
      </w:r>
      <w:r w:rsidRPr="003438AE">
        <w:rPr>
          <w:i/>
        </w:rPr>
        <w:t xml:space="preserve"> </w:t>
      </w:r>
      <w:r w:rsidRPr="003438AE">
        <w:t>pp. 99-111</w:t>
      </w:r>
    </w:p>
    <w:p w:rsidR="00804FAF" w:rsidRPr="003438AE" w:rsidRDefault="00804FAF" w:rsidP="00163086">
      <w:pPr>
        <w:spacing w:after="0"/>
        <w:ind w:firstLine="720"/>
        <w:rPr>
          <w:b/>
          <w:i/>
        </w:rPr>
      </w:pPr>
      <w:r w:rsidRPr="003438AE">
        <w:rPr>
          <w:b/>
          <w:i/>
        </w:rPr>
        <w:t>Summary of Article:</w:t>
      </w:r>
    </w:p>
    <w:p w:rsidR="00804FAF" w:rsidRPr="003438AE" w:rsidRDefault="003438AE" w:rsidP="003438AE">
      <w:pPr>
        <w:spacing w:after="0"/>
        <w:ind w:left="720"/>
      </w:pPr>
      <w:r w:rsidRPr="003438AE">
        <w:t>Hilburn discusses the strengths and weaknesses between Behaviour Trees and Planners.  As per his examples, Behaviour Trees are rigid giving designers and programmers control over what the AI can do, while planners instruct the AI in what it should be doing using heuristics to formulate a plan of behaviours stung together to make an action.</w:t>
      </w:r>
    </w:p>
    <w:p w:rsidR="000F36C3" w:rsidRPr="00AB48EE" w:rsidRDefault="000F36C3" w:rsidP="00163086">
      <w:pPr>
        <w:spacing w:after="0"/>
        <w:rPr>
          <w:b/>
          <w:i/>
          <w:color w:val="FF0000"/>
        </w:rPr>
      </w:pPr>
    </w:p>
    <w:p w:rsidR="00804FAF" w:rsidRPr="00DF7FC1" w:rsidRDefault="00804FAF" w:rsidP="00163086">
      <w:pPr>
        <w:spacing w:after="0"/>
        <w:rPr>
          <w:bCs/>
        </w:rPr>
      </w:pPr>
      <w:r w:rsidRPr="00DF7FC1">
        <w:t>Isla</w:t>
      </w:r>
      <w:r w:rsidR="0042594B" w:rsidRPr="00DF7FC1">
        <w:t>, D.</w:t>
      </w:r>
      <w:r w:rsidRPr="00DF7FC1">
        <w:t xml:space="preserve"> (2005, March). </w:t>
      </w:r>
      <w:r w:rsidRPr="00DF7FC1">
        <w:rPr>
          <w:bCs/>
        </w:rPr>
        <w:t>GDC 2005 Proceeding: Handling Complexity in the </w:t>
      </w:r>
      <w:r w:rsidRPr="00DF7FC1">
        <w:rPr>
          <w:bCs/>
          <w:i/>
          <w:iCs/>
        </w:rPr>
        <w:t>Halo 2</w:t>
      </w:r>
      <w:r w:rsidRPr="00DF7FC1">
        <w:rPr>
          <w:bCs/>
        </w:rPr>
        <w:t xml:space="preserve"> AI. </w:t>
      </w:r>
      <w:r w:rsidRPr="00DF7FC1">
        <w:rPr>
          <w:bCs/>
          <w:i/>
        </w:rPr>
        <w:t xml:space="preserve">GAMASUTRA </w:t>
      </w:r>
      <w:r w:rsidR="00163086" w:rsidRPr="00DF7FC1">
        <w:rPr>
          <w:bCs/>
        </w:rPr>
        <w:t xml:space="preserve">[online] Available at </w:t>
      </w:r>
      <w:r w:rsidRPr="00DF7FC1">
        <w:rPr>
          <w:bCs/>
        </w:rPr>
        <w:t>http://gamasutra.com/view/feature/130663/gdc_2005_proceeding_handling_.p</w:t>
      </w:r>
      <w:r w:rsidR="00344823">
        <w:rPr>
          <w:bCs/>
        </w:rPr>
        <w:t>hp?page=2 [Accessed 16</w:t>
      </w:r>
      <w:r w:rsidR="00344823" w:rsidRPr="00344823">
        <w:rPr>
          <w:bCs/>
          <w:vertAlign w:val="superscript"/>
        </w:rPr>
        <w:t>th</w:t>
      </w:r>
      <w:r w:rsidR="00344823">
        <w:rPr>
          <w:bCs/>
        </w:rPr>
        <w:t xml:space="preserve"> Oct</w:t>
      </w:r>
      <w:r w:rsidRPr="00DF7FC1">
        <w:rPr>
          <w:bCs/>
        </w:rPr>
        <w:t>. 2018]</w:t>
      </w:r>
    </w:p>
    <w:p w:rsidR="00804FAF" w:rsidRPr="00DF7FC1" w:rsidRDefault="00804FAF" w:rsidP="00163086">
      <w:pPr>
        <w:spacing w:after="0"/>
        <w:ind w:firstLine="720"/>
        <w:rPr>
          <w:b/>
          <w:i/>
        </w:rPr>
      </w:pPr>
      <w:r w:rsidRPr="00DF7FC1">
        <w:rPr>
          <w:b/>
          <w:i/>
        </w:rPr>
        <w:t>Summary of Article:</w:t>
      </w:r>
    </w:p>
    <w:p w:rsidR="003438AE" w:rsidRPr="00DF7FC1" w:rsidRDefault="00DF7FC1" w:rsidP="00163086">
      <w:pPr>
        <w:spacing w:after="0"/>
        <w:ind w:firstLine="720"/>
      </w:pPr>
      <w:r>
        <w:t>In this article on Gamasutra</w:t>
      </w:r>
      <w:r w:rsidR="003438AE" w:rsidRPr="00DF7FC1">
        <w:t xml:space="preserve">, Isla talks about how Bungie handle the AI in their game, using </w:t>
      </w:r>
    </w:p>
    <w:p w:rsidR="003438AE" w:rsidRDefault="003438AE" w:rsidP="00DF7FC1">
      <w:pPr>
        <w:spacing w:after="0"/>
        <w:ind w:left="720"/>
      </w:pPr>
      <w:r w:rsidRPr="00DF7FC1">
        <w:t xml:space="preserve">A hierarchal finite-state machine / behaviour tree.  Using this they </w:t>
      </w:r>
      <w:r w:rsidR="00DF7FC1" w:rsidRPr="00DF7FC1">
        <w:t>can</w:t>
      </w:r>
      <w:r w:rsidRPr="00DF7FC1">
        <w:t xml:space="preserve"> compare behaviours against one another using different methods, such as a prioritized </w:t>
      </w:r>
      <w:r w:rsidR="00DF7FC1" w:rsidRPr="00DF7FC1">
        <w:t>list, sequential and others.  Because of this they can implement behaviour impulses and other strategies to make the AI react to the players actions and current state of the world.</w:t>
      </w:r>
    </w:p>
    <w:p w:rsidR="00620805" w:rsidRDefault="00620805" w:rsidP="00620805">
      <w:pPr>
        <w:spacing w:after="0"/>
      </w:pPr>
    </w:p>
    <w:p w:rsidR="00620805" w:rsidRDefault="00620805" w:rsidP="00620805">
      <w:pPr>
        <w:spacing w:after="0"/>
      </w:pPr>
      <w:r>
        <w:t xml:space="preserve">Unity – Scripting API: NavMesh. (2018) Available at </w:t>
      </w:r>
      <w:r w:rsidRPr="00184943">
        <w:t>https://docs.unity3d.com/ScriptReference/AI.NavMesh.html</w:t>
      </w:r>
      <w:r w:rsidR="00344823">
        <w:t xml:space="preserve"> [Accessed 24</w:t>
      </w:r>
      <w:r w:rsidR="00344823" w:rsidRPr="00344823">
        <w:rPr>
          <w:vertAlign w:val="superscript"/>
        </w:rPr>
        <w:t>th</w:t>
      </w:r>
      <w:r w:rsidR="00344823">
        <w:t xml:space="preserve"> Sep</w:t>
      </w:r>
      <w:r>
        <w:t>. 2018]</w:t>
      </w:r>
    </w:p>
    <w:p w:rsidR="00184943" w:rsidRDefault="00184943" w:rsidP="00620805">
      <w:pPr>
        <w:spacing w:after="0"/>
        <w:rPr>
          <w:b/>
          <w:i/>
        </w:rPr>
      </w:pPr>
      <w:r>
        <w:lastRenderedPageBreak/>
        <w:tab/>
      </w:r>
      <w:r>
        <w:rPr>
          <w:b/>
          <w:i/>
        </w:rPr>
        <w:t>Summary of Article:</w:t>
      </w:r>
    </w:p>
    <w:p w:rsidR="00184943" w:rsidRPr="00344823" w:rsidRDefault="00344823" w:rsidP="00344823">
      <w:pPr>
        <w:spacing w:after="0"/>
        <w:ind w:left="720"/>
      </w:pPr>
      <w:r>
        <w:t>This webpage gives directions on how to use the NavMesh and related documentation pages.  It also gives directions to some of the methods that can be used in code to control the NavMesh agent.</w:t>
      </w:r>
    </w:p>
    <w:sectPr w:rsidR="00184943" w:rsidRPr="00344823">
      <w:headerReference w:type="default" r:id="rId20"/>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0529" w:rsidRDefault="00590529" w:rsidP="0018692F">
      <w:pPr>
        <w:spacing w:after="0" w:line="240" w:lineRule="auto"/>
      </w:pPr>
      <w:r>
        <w:separator/>
      </w:r>
    </w:p>
  </w:endnote>
  <w:endnote w:type="continuationSeparator" w:id="0">
    <w:p w:rsidR="00590529" w:rsidRDefault="00590529" w:rsidP="00186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3744639"/>
      <w:docPartObj>
        <w:docPartGallery w:val="Page Numbers (Bottom of Page)"/>
        <w:docPartUnique/>
      </w:docPartObj>
    </w:sdtPr>
    <w:sdtContent>
      <w:p w:rsidR="00184943" w:rsidRDefault="00184943">
        <w:pPr>
          <w:pStyle w:val="Footer"/>
        </w:pPr>
        <w:r>
          <w:rPr>
            <w:noProof/>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bottomMargin">
                    <wp:align>center</wp:align>
                  </wp:positionV>
                  <wp:extent cx="551815" cy="238760"/>
                  <wp:effectExtent l="19050" t="19050" r="19685" b="18415"/>
                  <wp:wrapNone/>
                  <wp:docPr id="2" name="Double Bracke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rsidR="00184943" w:rsidRDefault="00184943">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 o:spid="_x0000_s1026"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" filled="t" strokecolor="gray" strokeweight="2.25pt">
                  <v:textbox inset=",0,,0">
                    <w:txbxContent>
                      <w:p w:rsidR="00184943" w:rsidRDefault="00184943">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bottomMargin">
                    <wp:align>center</wp:align>
                  </wp:positionV>
                  <wp:extent cx="5518150" cy="0"/>
                  <wp:effectExtent l="9525" t="9525" r="6350" b="952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1ED4CBB0" id="_x0000_t32" coordsize="21600,21600" o:spt="32" o:oned="t" path="m,l21600,21600e" filled="f">
                  <v:path arrowok="t" fillok="f" o:connecttype="none"/>
                  <o:lock v:ext="edit" shapetype="t"/>
                </v:shapetype>
                <v:shape id="Straight Arrow Connector 1"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0529" w:rsidRDefault="00590529" w:rsidP="0018692F">
      <w:pPr>
        <w:spacing w:after="0" w:line="240" w:lineRule="auto"/>
      </w:pPr>
      <w:r>
        <w:separator/>
      </w:r>
    </w:p>
  </w:footnote>
  <w:footnote w:type="continuationSeparator" w:id="0">
    <w:p w:rsidR="00590529" w:rsidRDefault="00590529" w:rsidP="001869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4943" w:rsidRDefault="00184943" w:rsidP="0018692F">
    <w:pPr>
      <w:pStyle w:val="Header"/>
      <w:jc w:val="center"/>
    </w:pPr>
    <w:r>
      <w:t>Henry Crofts – Final Project Proposal – S18384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F751F8"/>
    <w:multiLevelType w:val="multilevel"/>
    <w:tmpl w:val="C402222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 w15:restartNumberingAfterBreak="0">
    <w:nsid w:val="49185768"/>
    <w:multiLevelType w:val="hybridMultilevel"/>
    <w:tmpl w:val="DE201E5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4C081D41"/>
    <w:multiLevelType w:val="hybridMultilevel"/>
    <w:tmpl w:val="1966C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692F"/>
    <w:rsid w:val="0001542F"/>
    <w:rsid w:val="0005071A"/>
    <w:rsid w:val="000643C2"/>
    <w:rsid w:val="00085FC4"/>
    <w:rsid w:val="00086E0D"/>
    <w:rsid w:val="000A1916"/>
    <w:rsid w:val="000B0D90"/>
    <w:rsid w:val="000E0070"/>
    <w:rsid w:val="000F36C3"/>
    <w:rsid w:val="0012774D"/>
    <w:rsid w:val="00163086"/>
    <w:rsid w:val="00165D07"/>
    <w:rsid w:val="00170C88"/>
    <w:rsid w:val="00183AA3"/>
    <w:rsid w:val="00184943"/>
    <w:rsid w:val="0018692F"/>
    <w:rsid w:val="001F2069"/>
    <w:rsid w:val="00217BE5"/>
    <w:rsid w:val="00247657"/>
    <w:rsid w:val="00270E08"/>
    <w:rsid w:val="002B7059"/>
    <w:rsid w:val="003438AE"/>
    <w:rsid w:val="00344823"/>
    <w:rsid w:val="003667A5"/>
    <w:rsid w:val="00396245"/>
    <w:rsid w:val="003A085C"/>
    <w:rsid w:val="003C3628"/>
    <w:rsid w:val="0041774A"/>
    <w:rsid w:val="0042594B"/>
    <w:rsid w:val="00451E0B"/>
    <w:rsid w:val="004B2731"/>
    <w:rsid w:val="004F097F"/>
    <w:rsid w:val="00590529"/>
    <w:rsid w:val="0059421C"/>
    <w:rsid w:val="00601A49"/>
    <w:rsid w:val="00616D2F"/>
    <w:rsid w:val="00620805"/>
    <w:rsid w:val="00653C12"/>
    <w:rsid w:val="006B6F19"/>
    <w:rsid w:val="006C6389"/>
    <w:rsid w:val="006E4A31"/>
    <w:rsid w:val="006F1665"/>
    <w:rsid w:val="007761EF"/>
    <w:rsid w:val="0079450A"/>
    <w:rsid w:val="007C5EAD"/>
    <w:rsid w:val="00800B4A"/>
    <w:rsid w:val="00804FAF"/>
    <w:rsid w:val="00841398"/>
    <w:rsid w:val="00857790"/>
    <w:rsid w:val="00865438"/>
    <w:rsid w:val="00867CE1"/>
    <w:rsid w:val="0088448D"/>
    <w:rsid w:val="00897EAC"/>
    <w:rsid w:val="008C6278"/>
    <w:rsid w:val="008C68B0"/>
    <w:rsid w:val="008F100F"/>
    <w:rsid w:val="00925DC0"/>
    <w:rsid w:val="00954ADD"/>
    <w:rsid w:val="00966581"/>
    <w:rsid w:val="00971142"/>
    <w:rsid w:val="009B4778"/>
    <w:rsid w:val="009C42DE"/>
    <w:rsid w:val="009D6026"/>
    <w:rsid w:val="00A40E40"/>
    <w:rsid w:val="00A46F9B"/>
    <w:rsid w:val="00A64351"/>
    <w:rsid w:val="00A67E25"/>
    <w:rsid w:val="00A8232F"/>
    <w:rsid w:val="00AB48EE"/>
    <w:rsid w:val="00AC112D"/>
    <w:rsid w:val="00AE5B2E"/>
    <w:rsid w:val="00B05E90"/>
    <w:rsid w:val="00B13D4C"/>
    <w:rsid w:val="00B14080"/>
    <w:rsid w:val="00B452E3"/>
    <w:rsid w:val="00B74470"/>
    <w:rsid w:val="00B916B6"/>
    <w:rsid w:val="00B9453B"/>
    <w:rsid w:val="00BA5EB0"/>
    <w:rsid w:val="00BF6F4F"/>
    <w:rsid w:val="00C11D04"/>
    <w:rsid w:val="00C24DED"/>
    <w:rsid w:val="00C41463"/>
    <w:rsid w:val="00C62698"/>
    <w:rsid w:val="00C75AF9"/>
    <w:rsid w:val="00C84169"/>
    <w:rsid w:val="00CC475B"/>
    <w:rsid w:val="00CE28B5"/>
    <w:rsid w:val="00CF20C7"/>
    <w:rsid w:val="00D24E47"/>
    <w:rsid w:val="00D35757"/>
    <w:rsid w:val="00D83498"/>
    <w:rsid w:val="00D94CEA"/>
    <w:rsid w:val="00DC6DDE"/>
    <w:rsid w:val="00DF4ECC"/>
    <w:rsid w:val="00DF752C"/>
    <w:rsid w:val="00DF7FC1"/>
    <w:rsid w:val="00E1124E"/>
    <w:rsid w:val="00E418DF"/>
    <w:rsid w:val="00E5424F"/>
    <w:rsid w:val="00E712D9"/>
    <w:rsid w:val="00E73424"/>
    <w:rsid w:val="00E83ACF"/>
    <w:rsid w:val="00EF0875"/>
    <w:rsid w:val="00EF0EB7"/>
    <w:rsid w:val="00F14BD8"/>
    <w:rsid w:val="00F96DEE"/>
    <w:rsid w:val="00FB0ED6"/>
    <w:rsid w:val="00FE76DD"/>
    <w:rsid w:val="00FF76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1E3E2"/>
  <w15:chartTrackingRefBased/>
  <w15:docId w15:val="{E100C26F-2C0B-4408-93C0-30456C032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692F"/>
  </w:style>
  <w:style w:type="paragraph" w:styleId="Heading1">
    <w:name w:val="heading 1"/>
    <w:basedOn w:val="Normal"/>
    <w:next w:val="Normal"/>
    <w:link w:val="Heading1Char"/>
    <w:uiPriority w:val="9"/>
    <w:qFormat/>
    <w:rsid w:val="001869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869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8692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8692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8692F"/>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8692F"/>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8692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8692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692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69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692F"/>
  </w:style>
  <w:style w:type="paragraph" w:styleId="Footer">
    <w:name w:val="footer"/>
    <w:basedOn w:val="Normal"/>
    <w:link w:val="FooterChar"/>
    <w:uiPriority w:val="99"/>
    <w:unhideWhenUsed/>
    <w:rsid w:val="001869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692F"/>
  </w:style>
  <w:style w:type="character" w:customStyle="1" w:styleId="Heading1Char">
    <w:name w:val="Heading 1 Char"/>
    <w:basedOn w:val="DefaultParagraphFont"/>
    <w:link w:val="Heading1"/>
    <w:uiPriority w:val="9"/>
    <w:rsid w:val="001869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8692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8692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8692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8692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8692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8692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8692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692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semiHidden/>
    <w:unhideWhenUsed/>
    <w:qFormat/>
    <w:rsid w:val="0018692F"/>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8692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69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692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8692F"/>
    <w:rPr>
      <w:rFonts w:eastAsiaTheme="minorEastAsia"/>
      <w:color w:val="5A5A5A" w:themeColor="text1" w:themeTint="A5"/>
      <w:spacing w:val="15"/>
    </w:rPr>
  </w:style>
  <w:style w:type="character" w:styleId="Strong">
    <w:name w:val="Strong"/>
    <w:basedOn w:val="DefaultParagraphFont"/>
    <w:uiPriority w:val="22"/>
    <w:qFormat/>
    <w:rsid w:val="0018692F"/>
    <w:rPr>
      <w:b/>
      <w:bCs/>
    </w:rPr>
  </w:style>
  <w:style w:type="character" w:styleId="Emphasis">
    <w:name w:val="Emphasis"/>
    <w:basedOn w:val="DefaultParagraphFont"/>
    <w:uiPriority w:val="20"/>
    <w:qFormat/>
    <w:rsid w:val="0018692F"/>
    <w:rPr>
      <w:i/>
      <w:iCs/>
    </w:rPr>
  </w:style>
  <w:style w:type="paragraph" w:styleId="NoSpacing">
    <w:name w:val="No Spacing"/>
    <w:uiPriority w:val="1"/>
    <w:qFormat/>
    <w:rsid w:val="0018692F"/>
    <w:pPr>
      <w:spacing w:after="0" w:line="240" w:lineRule="auto"/>
    </w:pPr>
  </w:style>
  <w:style w:type="paragraph" w:styleId="Quote">
    <w:name w:val="Quote"/>
    <w:basedOn w:val="Normal"/>
    <w:next w:val="Normal"/>
    <w:link w:val="QuoteChar"/>
    <w:uiPriority w:val="29"/>
    <w:qFormat/>
    <w:rsid w:val="0018692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18692F"/>
    <w:rPr>
      <w:i/>
      <w:iCs/>
      <w:color w:val="404040" w:themeColor="text1" w:themeTint="BF"/>
    </w:rPr>
  </w:style>
  <w:style w:type="paragraph" w:styleId="IntenseQuote">
    <w:name w:val="Intense Quote"/>
    <w:basedOn w:val="Normal"/>
    <w:next w:val="Normal"/>
    <w:link w:val="IntenseQuoteChar"/>
    <w:uiPriority w:val="30"/>
    <w:qFormat/>
    <w:rsid w:val="0018692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8692F"/>
    <w:rPr>
      <w:i/>
      <w:iCs/>
      <w:color w:val="4472C4" w:themeColor="accent1"/>
    </w:rPr>
  </w:style>
  <w:style w:type="character" w:styleId="SubtleEmphasis">
    <w:name w:val="Subtle Emphasis"/>
    <w:basedOn w:val="DefaultParagraphFont"/>
    <w:uiPriority w:val="19"/>
    <w:qFormat/>
    <w:rsid w:val="0018692F"/>
    <w:rPr>
      <w:i/>
      <w:iCs/>
      <w:color w:val="404040" w:themeColor="text1" w:themeTint="BF"/>
    </w:rPr>
  </w:style>
  <w:style w:type="character" w:styleId="IntenseEmphasis">
    <w:name w:val="Intense Emphasis"/>
    <w:basedOn w:val="DefaultParagraphFont"/>
    <w:uiPriority w:val="21"/>
    <w:qFormat/>
    <w:rsid w:val="0018692F"/>
    <w:rPr>
      <w:i/>
      <w:iCs/>
      <w:color w:val="4472C4" w:themeColor="accent1"/>
    </w:rPr>
  </w:style>
  <w:style w:type="character" w:styleId="SubtleReference">
    <w:name w:val="Subtle Reference"/>
    <w:basedOn w:val="DefaultParagraphFont"/>
    <w:uiPriority w:val="31"/>
    <w:qFormat/>
    <w:rsid w:val="0018692F"/>
    <w:rPr>
      <w:smallCaps/>
      <w:color w:val="5A5A5A" w:themeColor="text1" w:themeTint="A5"/>
    </w:rPr>
  </w:style>
  <w:style w:type="character" w:styleId="IntenseReference">
    <w:name w:val="Intense Reference"/>
    <w:basedOn w:val="DefaultParagraphFont"/>
    <w:uiPriority w:val="32"/>
    <w:qFormat/>
    <w:rsid w:val="0018692F"/>
    <w:rPr>
      <w:b/>
      <w:bCs/>
      <w:smallCaps/>
      <w:color w:val="4472C4" w:themeColor="accent1"/>
      <w:spacing w:val="5"/>
    </w:rPr>
  </w:style>
  <w:style w:type="character" w:styleId="BookTitle">
    <w:name w:val="Book Title"/>
    <w:basedOn w:val="DefaultParagraphFont"/>
    <w:uiPriority w:val="33"/>
    <w:qFormat/>
    <w:rsid w:val="0018692F"/>
    <w:rPr>
      <w:b/>
      <w:bCs/>
      <w:i/>
      <w:iCs/>
      <w:spacing w:val="5"/>
    </w:rPr>
  </w:style>
  <w:style w:type="paragraph" w:styleId="TOCHeading">
    <w:name w:val="TOC Heading"/>
    <w:basedOn w:val="Heading1"/>
    <w:next w:val="Normal"/>
    <w:uiPriority w:val="39"/>
    <w:semiHidden/>
    <w:unhideWhenUsed/>
    <w:qFormat/>
    <w:rsid w:val="0018692F"/>
    <w:pPr>
      <w:outlineLvl w:val="9"/>
    </w:pPr>
  </w:style>
  <w:style w:type="paragraph" w:styleId="BodyText">
    <w:name w:val="Body Text"/>
    <w:basedOn w:val="Normal"/>
    <w:link w:val="BodyTextChar"/>
    <w:uiPriority w:val="1"/>
    <w:qFormat/>
    <w:rsid w:val="0018692F"/>
    <w:pPr>
      <w:widowControl w:val="0"/>
      <w:autoSpaceDE w:val="0"/>
      <w:autoSpaceDN w:val="0"/>
      <w:adjustRightInd w:val="0"/>
      <w:spacing w:after="0" w:line="240" w:lineRule="auto"/>
    </w:pPr>
    <w:rPr>
      <w:rFonts w:ascii="Calibri" w:eastAsiaTheme="minorEastAsia" w:hAnsi="Calibri" w:cs="Calibri"/>
      <w:lang w:eastAsia="en-GB"/>
    </w:rPr>
  </w:style>
  <w:style w:type="character" w:customStyle="1" w:styleId="BodyTextChar">
    <w:name w:val="Body Text Char"/>
    <w:basedOn w:val="DefaultParagraphFont"/>
    <w:link w:val="BodyText"/>
    <w:uiPriority w:val="99"/>
    <w:rsid w:val="0018692F"/>
    <w:rPr>
      <w:rFonts w:ascii="Calibri" w:eastAsiaTheme="minorEastAsia" w:hAnsi="Calibri" w:cs="Calibri"/>
      <w:lang w:eastAsia="en-GB"/>
    </w:rPr>
  </w:style>
  <w:style w:type="character" w:styleId="Hyperlink">
    <w:name w:val="Hyperlink"/>
    <w:basedOn w:val="DefaultParagraphFont"/>
    <w:uiPriority w:val="99"/>
    <w:unhideWhenUsed/>
    <w:rsid w:val="0018692F"/>
    <w:rPr>
      <w:rFonts w:cs="Times New Roman"/>
      <w:color w:val="0563C1" w:themeColor="hyperlink"/>
      <w:u w:val="single"/>
    </w:rPr>
  </w:style>
  <w:style w:type="character" w:styleId="UnresolvedMention">
    <w:name w:val="Unresolved Mention"/>
    <w:basedOn w:val="DefaultParagraphFont"/>
    <w:uiPriority w:val="99"/>
    <w:semiHidden/>
    <w:unhideWhenUsed/>
    <w:rsid w:val="0079450A"/>
    <w:rPr>
      <w:color w:val="808080"/>
      <w:shd w:val="clear" w:color="auto" w:fill="E6E6E6"/>
    </w:rPr>
  </w:style>
  <w:style w:type="paragraph" w:customStyle="1" w:styleId="TableParagraph">
    <w:name w:val="Table Paragraph"/>
    <w:basedOn w:val="Normal"/>
    <w:uiPriority w:val="1"/>
    <w:qFormat/>
    <w:rsid w:val="00A64351"/>
    <w:pPr>
      <w:widowControl w:val="0"/>
      <w:spacing w:after="0" w:line="240" w:lineRule="auto"/>
    </w:pPr>
    <w:rPr>
      <w:rFonts w:ascii="Calibri" w:eastAsia="Calibri" w:hAnsi="Calibri" w:cs="Times New Roman"/>
      <w:lang w:val="en-US"/>
    </w:rPr>
  </w:style>
  <w:style w:type="character" w:styleId="FollowedHyperlink">
    <w:name w:val="FollowedHyperlink"/>
    <w:basedOn w:val="DefaultParagraphFont"/>
    <w:uiPriority w:val="99"/>
    <w:semiHidden/>
    <w:unhideWhenUsed/>
    <w:rsid w:val="00841398"/>
    <w:rPr>
      <w:color w:val="954F72" w:themeColor="followedHyperlink"/>
      <w:u w:val="single"/>
    </w:rPr>
  </w:style>
  <w:style w:type="table" w:styleId="TableGrid">
    <w:name w:val="Table Grid"/>
    <w:basedOn w:val="TableNormal"/>
    <w:uiPriority w:val="39"/>
    <w:rsid w:val="008413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413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377126">
      <w:bodyDiv w:val="1"/>
      <w:marLeft w:val="0"/>
      <w:marRight w:val="0"/>
      <w:marTop w:val="0"/>
      <w:marBottom w:val="0"/>
      <w:divBdr>
        <w:top w:val="none" w:sz="0" w:space="0" w:color="auto"/>
        <w:left w:val="none" w:sz="0" w:space="0" w:color="auto"/>
        <w:bottom w:val="none" w:sz="0" w:space="0" w:color="auto"/>
        <w:right w:val="none" w:sz="0" w:space="0" w:color="auto"/>
      </w:divBdr>
    </w:div>
    <w:div w:id="600530920">
      <w:bodyDiv w:val="1"/>
      <w:marLeft w:val="0"/>
      <w:marRight w:val="0"/>
      <w:marTop w:val="0"/>
      <w:marBottom w:val="0"/>
      <w:divBdr>
        <w:top w:val="none" w:sz="0" w:space="0" w:color="auto"/>
        <w:left w:val="none" w:sz="0" w:space="0" w:color="auto"/>
        <w:bottom w:val="none" w:sz="0" w:space="0" w:color="auto"/>
        <w:right w:val="none" w:sz="0" w:space="0" w:color="auto"/>
      </w:divBdr>
    </w:div>
    <w:div w:id="883829200">
      <w:bodyDiv w:val="1"/>
      <w:marLeft w:val="0"/>
      <w:marRight w:val="0"/>
      <w:marTop w:val="0"/>
      <w:marBottom w:val="0"/>
      <w:divBdr>
        <w:top w:val="none" w:sz="0" w:space="0" w:color="auto"/>
        <w:left w:val="none" w:sz="0" w:space="0" w:color="auto"/>
        <w:bottom w:val="none" w:sz="0" w:space="0" w:color="auto"/>
        <w:right w:val="none" w:sz="0" w:space="0" w:color="auto"/>
      </w:divBdr>
    </w:div>
    <w:div w:id="1322923010">
      <w:bodyDiv w:val="1"/>
      <w:marLeft w:val="0"/>
      <w:marRight w:val="0"/>
      <w:marTop w:val="0"/>
      <w:marBottom w:val="0"/>
      <w:divBdr>
        <w:top w:val="none" w:sz="0" w:space="0" w:color="auto"/>
        <w:left w:val="none" w:sz="0" w:space="0" w:color="auto"/>
        <w:bottom w:val="none" w:sz="0" w:space="0" w:color="auto"/>
        <w:right w:val="none" w:sz="0" w:space="0" w:color="auto"/>
      </w:divBdr>
    </w:div>
    <w:div w:id="1358044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nryfinalproject.blogspot.com/" TargetMode="External"/><Relationship Id="rId13" Type="http://schemas.openxmlformats.org/officeDocument/2006/relationships/hyperlink" Target="https://www.indeed.co.uk/jobs?q=artificial%20intelligence%20games&amp;start=10&amp;vjk=ca2025123ea0b8dd" TargetMode="External"/><Relationship Id="rId18" Type="http://schemas.openxmlformats.org/officeDocument/2006/relationships/hyperlink" Target="https://www.google.co.uk/search?q=junior+ai+programmer+jobs+in+games&amp;ibp=htl;job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indeed.co.uk/viewjob?jk=73b5b06c4aa764e7&amp;from=tp-serp&amp;tk=1crprd0q69npb802" TargetMode="External"/><Relationship Id="rId17" Type="http://schemas.openxmlformats.org/officeDocument/2006/relationships/hyperlink" Target="https://www.google.co.uk/search?q=ai+programmer+jobs+in+games&amp;rlz=1C1CHBF_en-GBGB796GB796&amp;oq=ai+programmer+jobs+in+games&amp;aqs=chrome..69i57j69i60l2.4700j0j4&amp;sourceid=chrome&amp;ie=UTF-8&amp;ibp=htl;jobs" TargetMode="External"/><Relationship Id="rId2" Type="http://schemas.openxmlformats.org/officeDocument/2006/relationships/numbering" Target="numbering.xml"/><Relationship Id="rId16" Type="http://schemas.openxmlformats.org/officeDocument/2006/relationships/hyperlink" Target="https://ea.gr8people.com/index.gp?method=cappportal.showJob&amp;layoutid=2092&amp;inp1541=&amp;opportunityid=152737&amp;sid=https://www.monster.co.uk/jobs/search/"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ndeed.co.uk/jobs?q=artificial%20intelligence%20games&amp;l&amp;vjk=666be6966f1dd712" TargetMode="External"/><Relationship Id="rId5" Type="http://schemas.openxmlformats.org/officeDocument/2006/relationships/webSettings" Target="webSettings.xml"/><Relationship Id="rId15" Type="http://schemas.openxmlformats.org/officeDocument/2006/relationships/hyperlink" Target="https://www.monster.co.uk/jobs/search/?q=games-ai-programmer&amp;cy=uk&amp;client=power&amp;jobid=76144984-bb61-448d-aa0c-3d3156709cc8" TargetMode="External"/><Relationship Id="rId23" Type="http://schemas.openxmlformats.org/officeDocument/2006/relationships/theme" Target="theme/theme1.xml"/><Relationship Id="rId10" Type="http://schemas.openxmlformats.org/officeDocument/2006/relationships/hyperlink" Target="https://www.indeed.co.uk/jobs?q=artificial%20intelligence%20games&amp;l&amp;vjk=39b41fe51625325a" TargetMode="External"/><Relationship Id="rId19" Type="http://schemas.openxmlformats.org/officeDocument/2006/relationships/hyperlink" Target="https://www.google.co.uk/search?q=junior+ai+programmer+jobs+in+games&amp;ibp=htl;jobs" TargetMode="External"/><Relationship Id="rId4" Type="http://schemas.openxmlformats.org/officeDocument/2006/relationships/settings" Target="settings.xml"/><Relationship Id="rId9" Type="http://schemas.openxmlformats.org/officeDocument/2006/relationships/hyperlink" Target="https://www.indeed.co.uk/jobs?q=artificial%20intelligence%20games&amp;vjk=b6b3211389efd150" TargetMode="External"/><Relationship Id="rId14" Type="http://schemas.openxmlformats.org/officeDocument/2006/relationships/hyperlink" Target="https://www.reed.co.uk/jobs/junior-simulation-developer-unreal-unity/36044361?source=searchResult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415DA-61EE-4F00-820D-603D8E10C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7</Pages>
  <Words>2890</Words>
  <Characters>1647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Crofts</dc:creator>
  <cp:keywords/>
  <dc:description/>
  <cp:lastModifiedBy>Henry Crofts</cp:lastModifiedBy>
  <cp:revision>3</cp:revision>
  <dcterms:created xsi:type="dcterms:W3CDTF">2018-11-08T19:11:00Z</dcterms:created>
  <dcterms:modified xsi:type="dcterms:W3CDTF">2018-11-09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91ac8b-c9cf-3c54-95c5-343cadd40ea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